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4A1E4E5D" w:rsidR="00166E2E" w:rsidRDefault="004379D0" w:rsidP="00166E2E">
      <w:pPr>
        <w:pStyle w:val="Title"/>
      </w:pPr>
      <w:r>
        <w:fldChar w:fldCharType="begin"/>
      </w:r>
      <w:r>
        <w:instrText xml:space="preserve"> TITLE  \* MERGEFORMAT </w:instrText>
      </w:r>
      <w:r>
        <w:fldChar w:fldCharType="separate"/>
      </w:r>
      <w:r w:rsidR="00453555">
        <w:t>Predicting Incident Management Service Level Agreement (SLA) Failures</w:t>
      </w:r>
      <w:r>
        <w:fldChar w:fldCharType="end"/>
      </w:r>
    </w:p>
    <w:p w14:paraId="5C192D3E" w14:textId="77777777"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07B12ED7" w:rsidR="00B40409" w:rsidRDefault="00FA6E44" w:rsidP="00F60A1E">
      <w:hyperlink r:id="rId8" w:history="1">
        <w:r w:rsidR="00B40409" w:rsidRPr="00E02707">
          <w:rPr>
            <w:rStyle w:val="Hyperlink"/>
          </w:rPr>
          <w:t>chenn15@wgu.edu</w:t>
        </w:r>
      </w:hyperlink>
    </w:p>
    <w:p w14:paraId="5AB51D20" w14:textId="712B39C7" w:rsidR="005B573C" w:rsidRDefault="005B573C">
      <w:pPr>
        <w:spacing w:after="200" w:line="276" w:lineRule="auto"/>
      </w:pPr>
      <w:r>
        <w:br w:type="page"/>
      </w:r>
    </w:p>
    <w:p w14:paraId="22546960" w14:textId="3104631C" w:rsidR="005B573C" w:rsidRDefault="005B573C" w:rsidP="005B573C">
      <w:pPr>
        <w:pStyle w:val="TOAHeading"/>
      </w:pPr>
      <w:r>
        <w:lastRenderedPageBreak/>
        <w:t>Abstract</w:t>
      </w:r>
    </w:p>
    <w:p w14:paraId="105AF8C0" w14:textId="1DF0B6E2" w:rsidR="005B573C" w:rsidRPr="005B573C" w:rsidRDefault="005B573C" w:rsidP="005B573C">
      <w:pPr>
        <w:pStyle w:val="BodyText"/>
      </w:pPr>
      <w:r w:rsidRPr="005B573C">
        <w:rPr>
          <w:highlight w:val="yellow"/>
        </w:rPr>
        <w:t>TBD</w:t>
      </w:r>
    </w:p>
    <w:p w14:paraId="45909939" w14:textId="1A0D0CE5" w:rsidR="00D96767" w:rsidRDefault="00166E2E" w:rsidP="00166E2E">
      <w:pPr>
        <w:pStyle w:val="TOAHeading"/>
      </w:pPr>
      <w:r>
        <w:lastRenderedPageBreak/>
        <w:t>Table of Contents</w:t>
      </w:r>
    </w:p>
    <w:p w14:paraId="261FD0F6" w14:textId="0434FDFC" w:rsidR="005B573C"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4406859" w:history="1">
        <w:r w:rsidR="005B573C" w:rsidRPr="009C1871">
          <w:rPr>
            <w:rStyle w:val="Hyperlink"/>
            <w:noProof/>
          </w:rPr>
          <w:t>1</w:t>
        </w:r>
        <w:r w:rsidR="005B573C">
          <w:rPr>
            <w:rFonts w:eastAsiaTheme="minorEastAsia" w:cstheme="minorBidi"/>
            <w:b w:val="0"/>
            <w:bCs w:val="0"/>
            <w:noProof/>
            <w:sz w:val="24"/>
            <w:szCs w:val="24"/>
          </w:rPr>
          <w:tab/>
        </w:r>
        <w:r w:rsidR="005B573C" w:rsidRPr="009C1871">
          <w:rPr>
            <w:rStyle w:val="Hyperlink"/>
            <w:noProof/>
          </w:rPr>
          <w:t>Research Question</w:t>
        </w:r>
        <w:r w:rsidR="005B573C">
          <w:rPr>
            <w:noProof/>
            <w:webHidden/>
          </w:rPr>
          <w:tab/>
        </w:r>
        <w:r w:rsidR="005B573C">
          <w:rPr>
            <w:noProof/>
            <w:webHidden/>
          </w:rPr>
          <w:fldChar w:fldCharType="begin"/>
        </w:r>
        <w:r w:rsidR="005B573C">
          <w:rPr>
            <w:noProof/>
            <w:webHidden/>
          </w:rPr>
          <w:instrText xml:space="preserve"> PAGEREF _Toc34406859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2DA0366C" w14:textId="6F595351"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0" w:history="1">
        <w:r w:rsidR="005B573C" w:rsidRPr="009C1871">
          <w:rPr>
            <w:rStyle w:val="Hyperlink"/>
            <w:noProof/>
          </w:rPr>
          <w:t>1.1</w:t>
        </w:r>
        <w:r w:rsidR="005B573C">
          <w:rPr>
            <w:rFonts w:eastAsiaTheme="minorEastAsia" w:cstheme="minorBidi"/>
            <w:i w:val="0"/>
            <w:iCs w:val="0"/>
            <w:noProof/>
            <w:sz w:val="24"/>
            <w:szCs w:val="24"/>
          </w:rPr>
          <w:tab/>
        </w:r>
        <w:r w:rsidR="005B573C" w:rsidRPr="009C1871">
          <w:rPr>
            <w:rStyle w:val="Hyperlink"/>
            <w:noProof/>
          </w:rPr>
          <w:t>Justification for the Question</w:t>
        </w:r>
        <w:r w:rsidR="005B573C">
          <w:rPr>
            <w:noProof/>
            <w:webHidden/>
          </w:rPr>
          <w:tab/>
        </w:r>
        <w:r w:rsidR="005B573C">
          <w:rPr>
            <w:noProof/>
            <w:webHidden/>
          </w:rPr>
          <w:fldChar w:fldCharType="begin"/>
        </w:r>
        <w:r w:rsidR="005B573C">
          <w:rPr>
            <w:noProof/>
            <w:webHidden/>
          </w:rPr>
          <w:instrText xml:space="preserve"> PAGEREF _Toc34406860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7654AAE4" w14:textId="144B2A35"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1" w:history="1">
        <w:r w:rsidR="005B573C" w:rsidRPr="009C1871">
          <w:rPr>
            <w:rStyle w:val="Hyperlink"/>
            <w:noProof/>
          </w:rPr>
          <w:t>1.2</w:t>
        </w:r>
        <w:r w:rsidR="005B573C">
          <w:rPr>
            <w:rFonts w:eastAsiaTheme="minorEastAsia" w:cstheme="minorBidi"/>
            <w:i w:val="0"/>
            <w:iCs w:val="0"/>
            <w:noProof/>
            <w:sz w:val="24"/>
            <w:szCs w:val="24"/>
          </w:rPr>
          <w:tab/>
        </w:r>
        <w:r w:rsidR="005B573C" w:rsidRPr="009C1871">
          <w:rPr>
            <w:rStyle w:val="Hyperlink"/>
            <w:noProof/>
          </w:rPr>
          <w:t>Context</w:t>
        </w:r>
        <w:r w:rsidR="005B573C">
          <w:rPr>
            <w:noProof/>
            <w:webHidden/>
          </w:rPr>
          <w:tab/>
        </w:r>
        <w:r w:rsidR="005B573C">
          <w:rPr>
            <w:noProof/>
            <w:webHidden/>
          </w:rPr>
          <w:fldChar w:fldCharType="begin"/>
        </w:r>
        <w:r w:rsidR="005B573C">
          <w:rPr>
            <w:noProof/>
            <w:webHidden/>
          </w:rPr>
          <w:instrText xml:space="preserve"> PAGEREF _Toc34406861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292CEEFB" w14:textId="777485E5"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2" w:history="1">
        <w:r w:rsidR="005B573C" w:rsidRPr="009C1871">
          <w:rPr>
            <w:rStyle w:val="Hyperlink"/>
            <w:noProof/>
            <w:kern w:val="24"/>
            <w:lang w:eastAsia="ja-JP"/>
          </w:rPr>
          <w:t>1.3</w:t>
        </w:r>
        <w:r w:rsidR="005B573C">
          <w:rPr>
            <w:rFonts w:eastAsiaTheme="minorEastAsia" w:cstheme="minorBidi"/>
            <w:i w:val="0"/>
            <w:iCs w:val="0"/>
            <w:noProof/>
            <w:sz w:val="24"/>
            <w:szCs w:val="24"/>
          </w:rPr>
          <w:tab/>
        </w:r>
        <w:r w:rsidR="005B573C" w:rsidRPr="009C1871">
          <w:rPr>
            <w:rStyle w:val="Hyperlink"/>
            <w:noProof/>
          </w:rPr>
          <w:t>Hypothesis Discussion</w:t>
        </w:r>
        <w:r w:rsidR="005B573C">
          <w:rPr>
            <w:noProof/>
            <w:webHidden/>
          </w:rPr>
          <w:tab/>
        </w:r>
        <w:r w:rsidR="005B573C">
          <w:rPr>
            <w:noProof/>
            <w:webHidden/>
          </w:rPr>
          <w:fldChar w:fldCharType="begin"/>
        </w:r>
        <w:r w:rsidR="005B573C">
          <w:rPr>
            <w:noProof/>
            <w:webHidden/>
          </w:rPr>
          <w:instrText xml:space="preserve"> PAGEREF _Toc34406862 \h </w:instrText>
        </w:r>
        <w:r w:rsidR="005B573C">
          <w:rPr>
            <w:noProof/>
            <w:webHidden/>
          </w:rPr>
        </w:r>
        <w:r w:rsidR="005B573C">
          <w:rPr>
            <w:noProof/>
            <w:webHidden/>
          </w:rPr>
          <w:fldChar w:fldCharType="separate"/>
        </w:r>
        <w:r w:rsidR="005B573C">
          <w:rPr>
            <w:noProof/>
            <w:webHidden/>
          </w:rPr>
          <w:t>7</w:t>
        </w:r>
        <w:r w:rsidR="005B573C">
          <w:rPr>
            <w:noProof/>
            <w:webHidden/>
          </w:rPr>
          <w:fldChar w:fldCharType="end"/>
        </w:r>
      </w:hyperlink>
    </w:p>
    <w:p w14:paraId="3BD8DA4B" w14:textId="178B75F4" w:rsidR="005B573C" w:rsidRDefault="00FA6E44">
      <w:pPr>
        <w:pStyle w:val="TOC1"/>
        <w:tabs>
          <w:tab w:val="left" w:pos="480"/>
          <w:tab w:val="right" w:leader="dot" w:pos="9350"/>
        </w:tabs>
        <w:rPr>
          <w:rFonts w:eastAsiaTheme="minorEastAsia" w:cstheme="minorBidi"/>
          <w:b w:val="0"/>
          <w:bCs w:val="0"/>
          <w:noProof/>
          <w:sz w:val="24"/>
          <w:szCs w:val="24"/>
        </w:rPr>
      </w:pPr>
      <w:hyperlink w:anchor="_Toc34406863" w:history="1">
        <w:r w:rsidR="005B573C" w:rsidRPr="009C1871">
          <w:rPr>
            <w:rStyle w:val="Hyperlink"/>
            <w:noProof/>
          </w:rPr>
          <w:t>2</w:t>
        </w:r>
        <w:r w:rsidR="005B573C">
          <w:rPr>
            <w:rFonts w:eastAsiaTheme="minorEastAsia" w:cstheme="minorBidi"/>
            <w:b w:val="0"/>
            <w:bCs w:val="0"/>
            <w:noProof/>
            <w:sz w:val="24"/>
            <w:szCs w:val="24"/>
          </w:rPr>
          <w:tab/>
        </w:r>
        <w:r w:rsidR="005B573C" w:rsidRPr="009C1871">
          <w:rPr>
            <w:rStyle w:val="Hyperlink"/>
            <w:noProof/>
          </w:rPr>
          <w:t>Data Collection</w:t>
        </w:r>
        <w:r w:rsidR="005B573C">
          <w:rPr>
            <w:noProof/>
            <w:webHidden/>
          </w:rPr>
          <w:tab/>
        </w:r>
        <w:r w:rsidR="005B573C">
          <w:rPr>
            <w:noProof/>
            <w:webHidden/>
          </w:rPr>
          <w:fldChar w:fldCharType="begin"/>
        </w:r>
        <w:r w:rsidR="005B573C">
          <w:rPr>
            <w:noProof/>
            <w:webHidden/>
          </w:rPr>
          <w:instrText xml:space="preserve"> PAGEREF _Toc34406863 \h </w:instrText>
        </w:r>
        <w:r w:rsidR="005B573C">
          <w:rPr>
            <w:noProof/>
            <w:webHidden/>
          </w:rPr>
        </w:r>
        <w:r w:rsidR="005B573C">
          <w:rPr>
            <w:noProof/>
            <w:webHidden/>
          </w:rPr>
          <w:fldChar w:fldCharType="separate"/>
        </w:r>
        <w:r w:rsidR="005B573C">
          <w:rPr>
            <w:noProof/>
            <w:webHidden/>
          </w:rPr>
          <w:t>7</w:t>
        </w:r>
        <w:r w:rsidR="005B573C">
          <w:rPr>
            <w:noProof/>
            <w:webHidden/>
          </w:rPr>
          <w:fldChar w:fldCharType="end"/>
        </w:r>
      </w:hyperlink>
    </w:p>
    <w:p w14:paraId="093B3130" w14:textId="77D6FA2B"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4" w:history="1">
        <w:r w:rsidR="005B573C" w:rsidRPr="009C1871">
          <w:rPr>
            <w:rStyle w:val="Hyperlink"/>
            <w:noProof/>
          </w:rPr>
          <w:t>2.1</w:t>
        </w:r>
        <w:r w:rsidR="005B573C">
          <w:rPr>
            <w:rFonts w:eastAsiaTheme="minorEastAsia" w:cstheme="minorBidi"/>
            <w:i w:val="0"/>
            <w:iCs w:val="0"/>
            <w:noProof/>
            <w:sz w:val="24"/>
            <w:szCs w:val="24"/>
          </w:rPr>
          <w:tab/>
        </w:r>
        <w:r w:rsidR="005B573C" w:rsidRPr="009C1871">
          <w:rPr>
            <w:rStyle w:val="Hyperlink"/>
            <w:noProof/>
          </w:rPr>
          <w:t>Collected Data</w:t>
        </w:r>
        <w:r w:rsidR="005B573C">
          <w:rPr>
            <w:noProof/>
            <w:webHidden/>
          </w:rPr>
          <w:tab/>
        </w:r>
        <w:r w:rsidR="005B573C">
          <w:rPr>
            <w:noProof/>
            <w:webHidden/>
          </w:rPr>
          <w:fldChar w:fldCharType="begin"/>
        </w:r>
        <w:r w:rsidR="005B573C">
          <w:rPr>
            <w:noProof/>
            <w:webHidden/>
          </w:rPr>
          <w:instrText xml:space="preserve"> PAGEREF _Toc34406864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3EDAABEB" w14:textId="7EBF6477"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5" w:history="1">
        <w:r w:rsidR="005B573C" w:rsidRPr="009C1871">
          <w:rPr>
            <w:rStyle w:val="Hyperlink"/>
            <w:noProof/>
          </w:rPr>
          <w:t>2.2</w:t>
        </w:r>
        <w:r w:rsidR="005B573C">
          <w:rPr>
            <w:rFonts w:eastAsiaTheme="minorEastAsia" w:cstheme="minorBidi"/>
            <w:i w:val="0"/>
            <w:iCs w:val="0"/>
            <w:noProof/>
            <w:sz w:val="24"/>
            <w:szCs w:val="24"/>
          </w:rPr>
          <w:tab/>
        </w:r>
        <w:r w:rsidR="005B573C" w:rsidRPr="009C1871">
          <w:rPr>
            <w:rStyle w:val="Hyperlink"/>
            <w:noProof/>
          </w:rPr>
          <w:t>Methodology</w:t>
        </w:r>
        <w:r w:rsidR="005B573C">
          <w:rPr>
            <w:noProof/>
            <w:webHidden/>
          </w:rPr>
          <w:tab/>
        </w:r>
        <w:r w:rsidR="005B573C">
          <w:rPr>
            <w:noProof/>
            <w:webHidden/>
          </w:rPr>
          <w:fldChar w:fldCharType="begin"/>
        </w:r>
        <w:r w:rsidR="005B573C">
          <w:rPr>
            <w:noProof/>
            <w:webHidden/>
          </w:rPr>
          <w:instrText xml:space="preserve"> PAGEREF _Toc34406865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66023A06" w14:textId="39BC13AE" w:rsidR="005B573C" w:rsidRDefault="00FA6E44">
      <w:pPr>
        <w:pStyle w:val="TOC3"/>
        <w:tabs>
          <w:tab w:val="left" w:pos="1200"/>
          <w:tab w:val="right" w:leader="dot" w:pos="9350"/>
        </w:tabs>
        <w:rPr>
          <w:rFonts w:eastAsiaTheme="minorEastAsia" w:cstheme="minorBidi"/>
          <w:noProof/>
          <w:sz w:val="24"/>
          <w:szCs w:val="24"/>
        </w:rPr>
      </w:pPr>
      <w:hyperlink w:anchor="_Toc34406866" w:history="1">
        <w:r w:rsidR="005B573C" w:rsidRPr="009C1871">
          <w:rPr>
            <w:rStyle w:val="Hyperlink"/>
            <w:noProof/>
          </w:rPr>
          <w:t>2.2.1</w:t>
        </w:r>
        <w:r w:rsidR="005B573C">
          <w:rPr>
            <w:rFonts w:eastAsiaTheme="minorEastAsia" w:cstheme="minorBidi"/>
            <w:noProof/>
            <w:sz w:val="24"/>
            <w:szCs w:val="24"/>
          </w:rPr>
          <w:tab/>
        </w:r>
        <w:r w:rsidR="005B573C" w:rsidRPr="009C1871">
          <w:rPr>
            <w:rStyle w:val="Hyperlink"/>
            <w:noProof/>
          </w:rPr>
          <w:t>Search</w:t>
        </w:r>
        <w:r w:rsidR="005B573C">
          <w:rPr>
            <w:noProof/>
            <w:webHidden/>
          </w:rPr>
          <w:tab/>
        </w:r>
        <w:r w:rsidR="005B573C">
          <w:rPr>
            <w:noProof/>
            <w:webHidden/>
          </w:rPr>
          <w:fldChar w:fldCharType="begin"/>
        </w:r>
        <w:r w:rsidR="005B573C">
          <w:rPr>
            <w:noProof/>
            <w:webHidden/>
          </w:rPr>
          <w:instrText xml:space="preserve"> PAGEREF _Toc34406866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7E78E858" w14:textId="6256B838" w:rsidR="005B573C" w:rsidRDefault="00FA6E44">
      <w:pPr>
        <w:pStyle w:val="TOC3"/>
        <w:tabs>
          <w:tab w:val="left" w:pos="1200"/>
          <w:tab w:val="right" w:leader="dot" w:pos="9350"/>
        </w:tabs>
        <w:rPr>
          <w:rFonts w:eastAsiaTheme="minorEastAsia" w:cstheme="minorBidi"/>
          <w:noProof/>
          <w:sz w:val="24"/>
          <w:szCs w:val="24"/>
        </w:rPr>
      </w:pPr>
      <w:hyperlink w:anchor="_Toc34406867" w:history="1">
        <w:r w:rsidR="005B573C" w:rsidRPr="009C1871">
          <w:rPr>
            <w:rStyle w:val="Hyperlink"/>
            <w:noProof/>
          </w:rPr>
          <w:t>2.2.2</w:t>
        </w:r>
        <w:r w:rsidR="005B573C">
          <w:rPr>
            <w:rFonts w:eastAsiaTheme="minorEastAsia" w:cstheme="minorBidi"/>
            <w:noProof/>
            <w:sz w:val="24"/>
            <w:szCs w:val="24"/>
          </w:rPr>
          <w:tab/>
        </w:r>
        <w:r w:rsidR="005B573C" w:rsidRPr="009C1871">
          <w:rPr>
            <w:rStyle w:val="Hyperlink"/>
            <w:noProof/>
          </w:rPr>
          <w:t>Screen</w:t>
        </w:r>
        <w:r w:rsidR="005B573C">
          <w:rPr>
            <w:noProof/>
            <w:webHidden/>
          </w:rPr>
          <w:tab/>
        </w:r>
        <w:r w:rsidR="005B573C">
          <w:rPr>
            <w:noProof/>
            <w:webHidden/>
          </w:rPr>
          <w:fldChar w:fldCharType="begin"/>
        </w:r>
        <w:r w:rsidR="005B573C">
          <w:rPr>
            <w:noProof/>
            <w:webHidden/>
          </w:rPr>
          <w:instrText xml:space="preserve"> PAGEREF _Toc34406867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7F7674F2" w14:textId="537D411C" w:rsidR="005B573C" w:rsidRDefault="00FA6E44">
      <w:pPr>
        <w:pStyle w:val="TOC3"/>
        <w:tabs>
          <w:tab w:val="left" w:pos="1200"/>
          <w:tab w:val="right" w:leader="dot" w:pos="9350"/>
        </w:tabs>
        <w:rPr>
          <w:rFonts w:eastAsiaTheme="minorEastAsia" w:cstheme="minorBidi"/>
          <w:noProof/>
          <w:sz w:val="24"/>
          <w:szCs w:val="24"/>
        </w:rPr>
      </w:pPr>
      <w:hyperlink w:anchor="_Toc34406868" w:history="1">
        <w:r w:rsidR="005B573C" w:rsidRPr="009C1871">
          <w:rPr>
            <w:rStyle w:val="Hyperlink"/>
            <w:noProof/>
          </w:rPr>
          <w:t>2.2.3</w:t>
        </w:r>
        <w:r w:rsidR="005B573C">
          <w:rPr>
            <w:rFonts w:eastAsiaTheme="minorEastAsia" w:cstheme="minorBidi"/>
            <w:noProof/>
            <w:sz w:val="24"/>
            <w:szCs w:val="24"/>
          </w:rPr>
          <w:tab/>
        </w:r>
        <w:r w:rsidR="005B573C" w:rsidRPr="009C1871">
          <w:rPr>
            <w:rStyle w:val="Hyperlink"/>
            <w:noProof/>
          </w:rPr>
          <w:t>Select</w:t>
        </w:r>
        <w:r w:rsidR="005B573C">
          <w:rPr>
            <w:noProof/>
            <w:webHidden/>
          </w:rPr>
          <w:tab/>
        </w:r>
        <w:r w:rsidR="005B573C">
          <w:rPr>
            <w:noProof/>
            <w:webHidden/>
          </w:rPr>
          <w:fldChar w:fldCharType="begin"/>
        </w:r>
        <w:r w:rsidR="005B573C">
          <w:rPr>
            <w:noProof/>
            <w:webHidden/>
          </w:rPr>
          <w:instrText xml:space="preserve"> PAGEREF _Toc34406868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7E716737" w14:textId="4BD91A8A" w:rsidR="005B573C" w:rsidRDefault="00FA6E44">
      <w:pPr>
        <w:pStyle w:val="TOC2"/>
        <w:tabs>
          <w:tab w:val="left" w:pos="960"/>
          <w:tab w:val="right" w:leader="dot" w:pos="9350"/>
        </w:tabs>
        <w:rPr>
          <w:rFonts w:eastAsiaTheme="minorEastAsia" w:cstheme="minorBidi"/>
          <w:i w:val="0"/>
          <w:iCs w:val="0"/>
          <w:noProof/>
          <w:sz w:val="24"/>
          <w:szCs w:val="24"/>
        </w:rPr>
      </w:pPr>
      <w:hyperlink w:anchor="_Toc34406869" w:history="1">
        <w:r w:rsidR="005B573C" w:rsidRPr="009C1871">
          <w:rPr>
            <w:rStyle w:val="Hyperlink"/>
            <w:noProof/>
          </w:rPr>
          <w:t>2.3</w:t>
        </w:r>
        <w:r w:rsidR="005B573C">
          <w:rPr>
            <w:rFonts w:eastAsiaTheme="minorEastAsia" w:cstheme="minorBidi"/>
            <w:i w:val="0"/>
            <w:iCs w:val="0"/>
            <w:noProof/>
            <w:sz w:val="24"/>
            <w:szCs w:val="24"/>
          </w:rPr>
          <w:tab/>
        </w:r>
        <w:r w:rsidR="005B573C" w:rsidRPr="009C1871">
          <w:rPr>
            <w:rStyle w:val="Hyperlink"/>
            <w:noProof/>
          </w:rPr>
          <w:t>Methodology Advantages and Disadvantages</w:t>
        </w:r>
        <w:r w:rsidR="005B573C">
          <w:rPr>
            <w:noProof/>
            <w:webHidden/>
          </w:rPr>
          <w:tab/>
        </w:r>
        <w:r w:rsidR="005B573C">
          <w:rPr>
            <w:noProof/>
            <w:webHidden/>
          </w:rPr>
          <w:fldChar w:fldCharType="begin"/>
        </w:r>
        <w:r w:rsidR="005B573C">
          <w:rPr>
            <w:noProof/>
            <w:webHidden/>
          </w:rPr>
          <w:instrText xml:space="preserve"> PAGEREF _Toc34406869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5F919A32" w14:textId="798EADFA" w:rsidR="005B573C" w:rsidRDefault="00FA6E44">
      <w:pPr>
        <w:pStyle w:val="TOC2"/>
        <w:tabs>
          <w:tab w:val="left" w:pos="960"/>
          <w:tab w:val="right" w:leader="dot" w:pos="9350"/>
        </w:tabs>
        <w:rPr>
          <w:rFonts w:eastAsiaTheme="minorEastAsia" w:cstheme="minorBidi"/>
          <w:i w:val="0"/>
          <w:iCs w:val="0"/>
          <w:noProof/>
          <w:sz w:val="24"/>
          <w:szCs w:val="24"/>
        </w:rPr>
      </w:pPr>
      <w:hyperlink w:anchor="_Toc34406870" w:history="1">
        <w:r w:rsidR="005B573C" w:rsidRPr="009C1871">
          <w:rPr>
            <w:rStyle w:val="Hyperlink"/>
            <w:noProof/>
          </w:rPr>
          <w:t>2.4</w:t>
        </w:r>
        <w:r w:rsidR="005B573C">
          <w:rPr>
            <w:rFonts w:eastAsiaTheme="minorEastAsia" w:cstheme="minorBidi"/>
            <w:i w:val="0"/>
            <w:iCs w:val="0"/>
            <w:noProof/>
            <w:sz w:val="24"/>
            <w:szCs w:val="24"/>
          </w:rPr>
          <w:tab/>
        </w:r>
        <w:r w:rsidR="005B573C" w:rsidRPr="009C1871">
          <w:rPr>
            <w:rStyle w:val="Hyperlink"/>
            <w:noProof/>
          </w:rPr>
          <w:t>Challenges</w:t>
        </w:r>
        <w:r w:rsidR="005B573C">
          <w:rPr>
            <w:noProof/>
            <w:webHidden/>
          </w:rPr>
          <w:tab/>
        </w:r>
        <w:r w:rsidR="005B573C">
          <w:rPr>
            <w:noProof/>
            <w:webHidden/>
          </w:rPr>
          <w:fldChar w:fldCharType="begin"/>
        </w:r>
        <w:r w:rsidR="005B573C">
          <w:rPr>
            <w:noProof/>
            <w:webHidden/>
          </w:rPr>
          <w:instrText xml:space="preserve"> PAGEREF _Toc34406870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6FD55BAF" w14:textId="557A4D3B" w:rsidR="005B573C" w:rsidRDefault="00FA6E44">
      <w:pPr>
        <w:pStyle w:val="TOC1"/>
        <w:tabs>
          <w:tab w:val="left" w:pos="480"/>
          <w:tab w:val="right" w:leader="dot" w:pos="9350"/>
        </w:tabs>
        <w:rPr>
          <w:rFonts w:eastAsiaTheme="minorEastAsia" w:cstheme="minorBidi"/>
          <w:b w:val="0"/>
          <w:bCs w:val="0"/>
          <w:noProof/>
          <w:sz w:val="24"/>
          <w:szCs w:val="24"/>
        </w:rPr>
      </w:pPr>
      <w:hyperlink w:anchor="_Toc34406871" w:history="1">
        <w:r w:rsidR="005B573C" w:rsidRPr="009C1871">
          <w:rPr>
            <w:rStyle w:val="Hyperlink"/>
            <w:noProof/>
          </w:rPr>
          <w:t>3</w:t>
        </w:r>
        <w:r w:rsidR="005B573C">
          <w:rPr>
            <w:rFonts w:eastAsiaTheme="minorEastAsia" w:cstheme="minorBidi"/>
            <w:b w:val="0"/>
            <w:bCs w:val="0"/>
            <w:noProof/>
            <w:sz w:val="24"/>
            <w:szCs w:val="24"/>
          </w:rPr>
          <w:tab/>
        </w:r>
        <w:r w:rsidR="005B573C" w:rsidRPr="009C1871">
          <w:rPr>
            <w:rStyle w:val="Hyperlink"/>
            <w:noProof/>
          </w:rPr>
          <w:t>Data Extraction and Preparation</w:t>
        </w:r>
        <w:r w:rsidR="005B573C">
          <w:rPr>
            <w:noProof/>
            <w:webHidden/>
          </w:rPr>
          <w:tab/>
        </w:r>
        <w:r w:rsidR="005B573C">
          <w:rPr>
            <w:noProof/>
            <w:webHidden/>
          </w:rPr>
          <w:fldChar w:fldCharType="begin"/>
        </w:r>
        <w:r w:rsidR="005B573C">
          <w:rPr>
            <w:noProof/>
            <w:webHidden/>
          </w:rPr>
          <w:instrText xml:space="preserve"> PAGEREF _Toc34406871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672B3B83" w14:textId="01CFE9C7" w:rsidR="005B573C" w:rsidRDefault="00FA6E44">
      <w:pPr>
        <w:pStyle w:val="TOC2"/>
        <w:tabs>
          <w:tab w:val="left" w:pos="960"/>
          <w:tab w:val="right" w:leader="dot" w:pos="9350"/>
        </w:tabs>
        <w:rPr>
          <w:rFonts w:eastAsiaTheme="minorEastAsia" w:cstheme="minorBidi"/>
          <w:i w:val="0"/>
          <w:iCs w:val="0"/>
          <w:noProof/>
          <w:sz w:val="24"/>
          <w:szCs w:val="24"/>
        </w:rPr>
      </w:pPr>
      <w:hyperlink w:anchor="_Toc34406872" w:history="1">
        <w:r w:rsidR="005B573C" w:rsidRPr="009C1871">
          <w:rPr>
            <w:rStyle w:val="Hyperlink"/>
            <w:noProof/>
          </w:rPr>
          <w:t>3.1</w:t>
        </w:r>
        <w:r w:rsidR="005B573C">
          <w:rPr>
            <w:rFonts w:eastAsiaTheme="minorEastAsia" w:cstheme="minorBidi"/>
            <w:i w:val="0"/>
            <w:iCs w:val="0"/>
            <w:noProof/>
            <w:sz w:val="24"/>
            <w:szCs w:val="24"/>
          </w:rPr>
          <w:tab/>
        </w:r>
        <w:r w:rsidR="005B573C" w:rsidRPr="009C1871">
          <w:rPr>
            <w:rStyle w:val="Hyperlink"/>
            <w:noProof/>
          </w:rPr>
          <w:t>Approach</w:t>
        </w:r>
        <w:r w:rsidR="005B573C">
          <w:rPr>
            <w:noProof/>
            <w:webHidden/>
          </w:rPr>
          <w:tab/>
        </w:r>
        <w:r w:rsidR="005B573C">
          <w:rPr>
            <w:noProof/>
            <w:webHidden/>
          </w:rPr>
          <w:fldChar w:fldCharType="begin"/>
        </w:r>
        <w:r w:rsidR="005B573C">
          <w:rPr>
            <w:noProof/>
            <w:webHidden/>
          </w:rPr>
          <w:instrText xml:space="preserve"> PAGEREF _Toc34406872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00970302" w14:textId="1E8826F7" w:rsidR="005B573C" w:rsidRDefault="00FA6E44">
      <w:pPr>
        <w:pStyle w:val="TOC3"/>
        <w:tabs>
          <w:tab w:val="left" w:pos="1200"/>
          <w:tab w:val="right" w:leader="dot" w:pos="9350"/>
        </w:tabs>
        <w:rPr>
          <w:rFonts w:eastAsiaTheme="minorEastAsia" w:cstheme="minorBidi"/>
          <w:noProof/>
          <w:sz w:val="24"/>
          <w:szCs w:val="24"/>
        </w:rPr>
      </w:pPr>
      <w:hyperlink w:anchor="_Toc34406873" w:history="1">
        <w:r w:rsidR="005B573C" w:rsidRPr="009C1871">
          <w:rPr>
            <w:rStyle w:val="Hyperlink"/>
            <w:noProof/>
          </w:rPr>
          <w:t>3.1.1</w:t>
        </w:r>
        <w:r w:rsidR="005B573C">
          <w:rPr>
            <w:rFonts w:eastAsiaTheme="minorEastAsia" w:cstheme="minorBidi"/>
            <w:noProof/>
            <w:sz w:val="24"/>
            <w:szCs w:val="24"/>
          </w:rPr>
          <w:tab/>
        </w:r>
        <w:r w:rsidR="005B573C" w:rsidRPr="009C1871">
          <w:rPr>
            <w:rStyle w:val="Hyperlink"/>
            <w:noProof/>
          </w:rPr>
          <w:t>Acquire</w:t>
        </w:r>
        <w:r w:rsidR="005B573C">
          <w:rPr>
            <w:noProof/>
            <w:webHidden/>
          </w:rPr>
          <w:tab/>
        </w:r>
        <w:r w:rsidR="005B573C">
          <w:rPr>
            <w:noProof/>
            <w:webHidden/>
          </w:rPr>
          <w:fldChar w:fldCharType="begin"/>
        </w:r>
        <w:r w:rsidR="005B573C">
          <w:rPr>
            <w:noProof/>
            <w:webHidden/>
          </w:rPr>
          <w:instrText xml:space="preserve"> PAGEREF _Toc34406873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3C5B2537" w14:textId="6AD608BA" w:rsidR="005B573C" w:rsidRDefault="00FA6E44">
      <w:pPr>
        <w:pStyle w:val="TOC3"/>
        <w:tabs>
          <w:tab w:val="left" w:pos="1200"/>
          <w:tab w:val="right" w:leader="dot" w:pos="9350"/>
        </w:tabs>
        <w:rPr>
          <w:rFonts w:eastAsiaTheme="minorEastAsia" w:cstheme="minorBidi"/>
          <w:noProof/>
          <w:sz w:val="24"/>
          <w:szCs w:val="24"/>
        </w:rPr>
      </w:pPr>
      <w:hyperlink w:anchor="_Toc34406874" w:history="1">
        <w:r w:rsidR="005B573C" w:rsidRPr="009C1871">
          <w:rPr>
            <w:rStyle w:val="Hyperlink"/>
            <w:noProof/>
          </w:rPr>
          <w:t>3.1.2</w:t>
        </w:r>
        <w:r w:rsidR="005B573C">
          <w:rPr>
            <w:rFonts w:eastAsiaTheme="minorEastAsia" w:cstheme="minorBidi"/>
            <w:noProof/>
            <w:sz w:val="24"/>
            <w:szCs w:val="24"/>
          </w:rPr>
          <w:tab/>
        </w:r>
        <w:r w:rsidR="005B573C" w:rsidRPr="009C1871">
          <w:rPr>
            <w:rStyle w:val="Hyperlink"/>
            <w:noProof/>
          </w:rPr>
          <w:t>Clean</w:t>
        </w:r>
        <w:r w:rsidR="005B573C">
          <w:rPr>
            <w:noProof/>
            <w:webHidden/>
          </w:rPr>
          <w:tab/>
        </w:r>
        <w:r w:rsidR="005B573C">
          <w:rPr>
            <w:noProof/>
            <w:webHidden/>
          </w:rPr>
          <w:fldChar w:fldCharType="begin"/>
        </w:r>
        <w:r w:rsidR="005B573C">
          <w:rPr>
            <w:noProof/>
            <w:webHidden/>
          </w:rPr>
          <w:instrText xml:space="preserve"> PAGEREF _Toc34406874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0FAF7F62" w14:textId="010D6AFB" w:rsidR="005B573C" w:rsidRDefault="00FA6E44">
      <w:pPr>
        <w:pStyle w:val="TOC3"/>
        <w:tabs>
          <w:tab w:val="left" w:pos="1200"/>
          <w:tab w:val="right" w:leader="dot" w:pos="9350"/>
        </w:tabs>
        <w:rPr>
          <w:rFonts w:eastAsiaTheme="minorEastAsia" w:cstheme="minorBidi"/>
          <w:noProof/>
          <w:sz w:val="24"/>
          <w:szCs w:val="24"/>
        </w:rPr>
      </w:pPr>
      <w:hyperlink w:anchor="_Toc34406875" w:history="1">
        <w:r w:rsidR="005B573C" w:rsidRPr="009C1871">
          <w:rPr>
            <w:rStyle w:val="Hyperlink"/>
            <w:noProof/>
          </w:rPr>
          <w:t>3.1.3</w:t>
        </w:r>
        <w:r w:rsidR="005B573C">
          <w:rPr>
            <w:rFonts w:eastAsiaTheme="minorEastAsia" w:cstheme="minorBidi"/>
            <w:noProof/>
            <w:sz w:val="24"/>
            <w:szCs w:val="24"/>
          </w:rPr>
          <w:tab/>
        </w:r>
        <w:r w:rsidR="005B573C" w:rsidRPr="009C1871">
          <w:rPr>
            <w:rStyle w:val="Hyperlink"/>
            <w:noProof/>
          </w:rPr>
          <w:t>Engineer</w:t>
        </w:r>
        <w:r w:rsidR="005B573C">
          <w:rPr>
            <w:noProof/>
            <w:webHidden/>
          </w:rPr>
          <w:tab/>
        </w:r>
        <w:r w:rsidR="005B573C">
          <w:rPr>
            <w:noProof/>
            <w:webHidden/>
          </w:rPr>
          <w:fldChar w:fldCharType="begin"/>
        </w:r>
        <w:r w:rsidR="005B573C">
          <w:rPr>
            <w:noProof/>
            <w:webHidden/>
          </w:rPr>
          <w:instrText xml:space="preserve"> PAGEREF _Toc34406875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5AB68DB8" w14:textId="59A51542" w:rsidR="005B573C" w:rsidRDefault="00FA6E44">
      <w:pPr>
        <w:pStyle w:val="TOC3"/>
        <w:tabs>
          <w:tab w:val="left" w:pos="1200"/>
          <w:tab w:val="right" w:leader="dot" w:pos="9350"/>
        </w:tabs>
        <w:rPr>
          <w:rFonts w:eastAsiaTheme="minorEastAsia" w:cstheme="minorBidi"/>
          <w:noProof/>
          <w:sz w:val="24"/>
          <w:szCs w:val="24"/>
        </w:rPr>
      </w:pPr>
      <w:hyperlink w:anchor="_Toc34406876" w:history="1">
        <w:r w:rsidR="005B573C" w:rsidRPr="009C1871">
          <w:rPr>
            <w:rStyle w:val="Hyperlink"/>
            <w:noProof/>
          </w:rPr>
          <w:t>3.1.4</w:t>
        </w:r>
        <w:r w:rsidR="005B573C">
          <w:rPr>
            <w:rFonts w:eastAsiaTheme="minorEastAsia" w:cstheme="minorBidi"/>
            <w:noProof/>
            <w:sz w:val="24"/>
            <w:szCs w:val="24"/>
          </w:rPr>
          <w:tab/>
        </w:r>
        <w:r w:rsidR="005B573C" w:rsidRPr="009C1871">
          <w:rPr>
            <w:rStyle w:val="Hyperlink"/>
            <w:noProof/>
          </w:rPr>
          <w:t>Filter and Bin</w:t>
        </w:r>
        <w:r w:rsidR="005B573C">
          <w:rPr>
            <w:noProof/>
            <w:webHidden/>
          </w:rPr>
          <w:tab/>
        </w:r>
        <w:r w:rsidR="005B573C">
          <w:rPr>
            <w:noProof/>
            <w:webHidden/>
          </w:rPr>
          <w:fldChar w:fldCharType="begin"/>
        </w:r>
        <w:r w:rsidR="005B573C">
          <w:rPr>
            <w:noProof/>
            <w:webHidden/>
          </w:rPr>
          <w:instrText xml:space="preserve"> PAGEREF _Toc34406876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2867B1BF" w14:textId="5C71250F" w:rsidR="005B573C" w:rsidRDefault="00FA6E44">
      <w:pPr>
        <w:pStyle w:val="TOC2"/>
        <w:tabs>
          <w:tab w:val="left" w:pos="960"/>
          <w:tab w:val="right" w:leader="dot" w:pos="9350"/>
        </w:tabs>
        <w:rPr>
          <w:rFonts w:eastAsiaTheme="minorEastAsia" w:cstheme="minorBidi"/>
          <w:i w:val="0"/>
          <w:iCs w:val="0"/>
          <w:noProof/>
          <w:sz w:val="24"/>
          <w:szCs w:val="24"/>
        </w:rPr>
      </w:pPr>
      <w:hyperlink w:anchor="_Toc34406877" w:history="1">
        <w:r w:rsidR="005B573C" w:rsidRPr="009C1871">
          <w:rPr>
            <w:rStyle w:val="Hyperlink"/>
            <w:noProof/>
          </w:rPr>
          <w:t>3.2</w:t>
        </w:r>
        <w:r w:rsidR="005B573C">
          <w:rPr>
            <w:rFonts w:eastAsiaTheme="minorEastAsia" w:cstheme="minorBidi"/>
            <w:i w:val="0"/>
            <w:iCs w:val="0"/>
            <w:noProof/>
            <w:sz w:val="24"/>
            <w:szCs w:val="24"/>
          </w:rPr>
          <w:tab/>
        </w:r>
        <w:r w:rsidR="005B573C" w:rsidRPr="009C1871">
          <w:rPr>
            <w:rStyle w:val="Hyperlink"/>
            <w:noProof/>
          </w:rPr>
          <w:t>Techniques and Tools</w:t>
        </w:r>
        <w:r w:rsidR="005B573C">
          <w:rPr>
            <w:noProof/>
            <w:webHidden/>
          </w:rPr>
          <w:tab/>
        </w:r>
        <w:r w:rsidR="005B573C">
          <w:rPr>
            <w:noProof/>
            <w:webHidden/>
          </w:rPr>
          <w:fldChar w:fldCharType="begin"/>
        </w:r>
        <w:r w:rsidR="005B573C">
          <w:rPr>
            <w:noProof/>
            <w:webHidden/>
          </w:rPr>
          <w:instrText xml:space="preserve"> PAGEREF _Toc34406877 \h </w:instrText>
        </w:r>
        <w:r w:rsidR="005B573C">
          <w:rPr>
            <w:noProof/>
            <w:webHidden/>
          </w:rPr>
        </w:r>
        <w:r w:rsidR="005B573C">
          <w:rPr>
            <w:noProof/>
            <w:webHidden/>
          </w:rPr>
          <w:fldChar w:fldCharType="separate"/>
        </w:r>
        <w:r w:rsidR="005B573C">
          <w:rPr>
            <w:noProof/>
            <w:webHidden/>
          </w:rPr>
          <w:t>12</w:t>
        </w:r>
        <w:r w:rsidR="005B573C">
          <w:rPr>
            <w:noProof/>
            <w:webHidden/>
          </w:rPr>
          <w:fldChar w:fldCharType="end"/>
        </w:r>
      </w:hyperlink>
    </w:p>
    <w:p w14:paraId="2D1AC76D" w14:textId="445DB23B" w:rsidR="005B573C" w:rsidRDefault="00FA6E44">
      <w:pPr>
        <w:pStyle w:val="TOC1"/>
        <w:tabs>
          <w:tab w:val="left" w:pos="480"/>
          <w:tab w:val="right" w:leader="dot" w:pos="9350"/>
        </w:tabs>
        <w:rPr>
          <w:rFonts w:eastAsiaTheme="minorEastAsia" w:cstheme="minorBidi"/>
          <w:b w:val="0"/>
          <w:bCs w:val="0"/>
          <w:noProof/>
          <w:sz w:val="24"/>
          <w:szCs w:val="24"/>
        </w:rPr>
      </w:pPr>
      <w:hyperlink w:anchor="_Toc34406878" w:history="1">
        <w:r w:rsidR="005B573C" w:rsidRPr="009C1871">
          <w:rPr>
            <w:rStyle w:val="Hyperlink"/>
            <w:noProof/>
          </w:rPr>
          <w:t>4</w:t>
        </w:r>
        <w:r w:rsidR="005B573C">
          <w:rPr>
            <w:rFonts w:eastAsiaTheme="minorEastAsia" w:cstheme="minorBidi"/>
            <w:b w:val="0"/>
            <w:bCs w:val="0"/>
            <w:noProof/>
            <w:sz w:val="24"/>
            <w:szCs w:val="24"/>
          </w:rPr>
          <w:tab/>
        </w:r>
        <w:r w:rsidR="005B573C" w:rsidRPr="009C1871">
          <w:rPr>
            <w:rStyle w:val="Hyperlink"/>
            <w:noProof/>
          </w:rPr>
          <w:t>Analysis</w:t>
        </w:r>
        <w:r w:rsidR="005B573C">
          <w:rPr>
            <w:noProof/>
            <w:webHidden/>
          </w:rPr>
          <w:tab/>
        </w:r>
        <w:r w:rsidR="005B573C">
          <w:rPr>
            <w:noProof/>
            <w:webHidden/>
          </w:rPr>
          <w:fldChar w:fldCharType="begin"/>
        </w:r>
        <w:r w:rsidR="005B573C">
          <w:rPr>
            <w:noProof/>
            <w:webHidden/>
          </w:rPr>
          <w:instrText xml:space="preserve"> PAGEREF _Toc34406878 \h </w:instrText>
        </w:r>
        <w:r w:rsidR="005B573C">
          <w:rPr>
            <w:noProof/>
            <w:webHidden/>
          </w:rPr>
        </w:r>
        <w:r w:rsidR="005B573C">
          <w:rPr>
            <w:noProof/>
            <w:webHidden/>
          </w:rPr>
          <w:fldChar w:fldCharType="separate"/>
        </w:r>
        <w:r w:rsidR="005B573C">
          <w:rPr>
            <w:noProof/>
            <w:webHidden/>
          </w:rPr>
          <w:t>13</w:t>
        </w:r>
        <w:r w:rsidR="005B573C">
          <w:rPr>
            <w:noProof/>
            <w:webHidden/>
          </w:rPr>
          <w:fldChar w:fldCharType="end"/>
        </w:r>
      </w:hyperlink>
    </w:p>
    <w:p w14:paraId="77616EAB" w14:textId="69C16A08" w:rsidR="005B573C" w:rsidRDefault="00FA6E44">
      <w:pPr>
        <w:pStyle w:val="TOC2"/>
        <w:tabs>
          <w:tab w:val="left" w:pos="960"/>
          <w:tab w:val="right" w:leader="dot" w:pos="9350"/>
        </w:tabs>
        <w:rPr>
          <w:rFonts w:eastAsiaTheme="minorEastAsia" w:cstheme="minorBidi"/>
          <w:i w:val="0"/>
          <w:iCs w:val="0"/>
          <w:noProof/>
          <w:sz w:val="24"/>
          <w:szCs w:val="24"/>
        </w:rPr>
      </w:pPr>
      <w:hyperlink w:anchor="_Toc34406879" w:history="1">
        <w:r w:rsidR="005B573C" w:rsidRPr="009C1871">
          <w:rPr>
            <w:rStyle w:val="Hyperlink"/>
            <w:noProof/>
          </w:rPr>
          <w:t>4.1</w:t>
        </w:r>
        <w:r w:rsidR="005B573C">
          <w:rPr>
            <w:rFonts w:eastAsiaTheme="minorEastAsia" w:cstheme="minorBidi"/>
            <w:i w:val="0"/>
            <w:iCs w:val="0"/>
            <w:noProof/>
            <w:sz w:val="24"/>
            <w:szCs w:val="24"/>
          </w:rPr>
          <w:tab/>
        </w:r>
        <w:r w:rsidR="005B573C" w:rsidRPr="009C1871">
          <w:rPr>
            <w:rStyle w:val="Hyperlink"/>
            <w:noProof/>
          </w:rPr>
          <w:t>Process Overview</w:t>
        </w:r>
        <w:r w:rsidR="005B573C">
          <w:rPr>
            <w:noProof/>
            <w:webHidden/>
          </w:rPr>
          <w:tab/>
        </w:r>
        <w:r w:rsidR="005B573C">
          <w:rPr>
            <w:noProof/>
            <w:webHidden/>
          </w:rPr>
          <w:fldChar w:fldCharType="begin"/>
        </w:r>
        <w:r w:rsidR="005B573C">
          <w:rPr>
            <w:noProof/>
            <w:webHidden/>
          </w:rPr>
          <w:instrText xml:space="preserve"> PAGEREF _Toc34406879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6FDFA0A9" w14:textId="32F7819F" w:rsidR="005B573C" w:rsidRDefault="00FA6E44">
      <w:pPr>
        <w:pStyle w:val="TOC2"/>
        <w:tabs>
          <w:tab w:val="left" w:pos="960"/>
          <w:tab w:val="right" w:leader="dot" w:pos="9350"/>
        </w:tabs>
        <w:rPr>
          <w:rFonts w:eastAsiaTheme="minorEastAsia" w:cstheme="minorBidi"/>
          <w:i w:val="0"/>
          <w:iCs w:val="0"/>
          <w:noProof/>
          <w:sz w:val="24"/>
          <w:szCs w:val="24"/>
        </w:rPr>
      </w:pPr>
      <w:hyperlink w:anchor="_Toc34406880" w:history="1">
        <w:r w:rsidR="005B573C" w:rsidRPr="009C1871">
          <w:rPr>
            <w:rStyle w:val="Hyperlink"/>
            <w:noProof/>
          </w:rPr>
          <w:t>4.2</w:t>
        </w:r>
        <w:r w:rsidR="005B573C">
          <w:rPr>
            <w:rFonts w:eastAsiaTheme="minorEastAsia" w:cstheme="minorBidi"/>
            <w:i w:val="0"/>
            <w:iCs w:val="0"/>
            <w:noProof/>
            <w:sz w:val="24"/>
            <w:szCs w:val="24"/>
          </w:rPr>
          <w:tab/>
        </w:r>
        <w:r w:rsidR="005B573C" w:rsidRPr="009C1871">
          <w:rPr>
            <w:rStyle w:val="Hyperlink"/>
            <w:noProof/>
          </w:rPr>
          <w:t>Calculations and Results</w:t>
        </w:r>
        <w:r w:rsidR="005B573C">
          <w:rPr>
            <w:noProof/>
            <w:webHidden/>
          </w:rPr>
          <w:tab/>
        </w:r>
        <w:r w:rsidR="005B573C">
          <w:rPr>
            <w:noProof/>
            <w:webHidden/>
          </w:rPr>
          <w:fldChar w:fldCharType="begin"/>
        </w:r>
        <w:r w:rsidR="005B573C">
          <w:rPr>
            <w:noProof/>
            <w:webHidden/>
          </w:rPr>
          <w:instrText xml:space="preserve"> PAGEREF _Toc34406880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71236E0D" w14:textId="2EAF2722" w:rsidR="005B573C" w:rsidRDefault="00FA6E44">
      <w:pPr>
        <w:pStyle w:val="TOC3"/>
        <w:tabs>
          <w:tab w:val="left" w:pos="1200"/>
          <w:tab w:val="right" w:leader="dot" w:pos="9350"/>
        </w:tabs>
        <w:rPr>
          <w:rFonts w:eastAsiaTheme="minorEastAsia" w:cstheme="minorBidi"/>
          <w:noProof/>
          <w:sz w:val="24"/>
          <w:szCs w:val="24"/>
        </w:rPr>
      </w:pPr>
      <w:hyperlink w:anchor="_Toc34406881" w:history="1">
        <w:r w:rsidR="005B573C" w:rsidRPr="009C1871">
          <w:rPr>
            <w:rStyle w:val="Hyperlink"/>
            <w:noProof/>
          </w:rPr>
          <w:t>4.2.1</w:t>
        </w:r>
        <w:r w:rsidR="005B573C">
          <w:rPr>
            <w:rFonts w:eastAsiaTheme="minorEastAsia" w:cstheme="minorBidi"/>
            <w:noProof/>
            <w:sz w:val="24"/>
            <w:szCs w:val="24"/>
          </w:rPr>
          <w:tab/>
        </w:r>
        <w:r w:rsidR="005B573C" w:rsidRPr="009C1871">
          <w:rPr>
            <w:rStyle w:val="Hyperlink"/>
            <w:noProof/>
          </w:rPr>
          <w:t>Investigate Variable Encoding</w:t>
        </w:r>
        <w:r w:rsidR="005B573C">
          <w:rPr>
            <w:noProof/>
            <w:webHidden/>
          </w:rPr>
          <w:tab/>
        </w:r>
        <w:r w:rsidR="005B573C">
          <w:rPr>
            <w:noProof/>
            <w:webHidden/>
          </w:rPr>
          <w:fldChar w:fldCharType="begin"/>
        </w:r>
        <w:r w:rsidR="005B573C">
          <w:rPr>
            <w:noProof/>
            <w:webHidden/>
          </w:rPr>
          <w:instrText xml:space="preserve"> PAGEREF _Toc34406881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7741CFE5" w14:textId="63F683B9" w:rsidR="005B573C" w:rsidRDefault="00FA6E44">
      <w:pPr>
        <w:pStyle w:val="TOC3"/>
        <w:tabs>
          <w:tab w:val="left" w:pos="1200"/>
          <w:tab w:val="right" w:leader="dot" w:pos="9350"/>
        </w:tabs>
        <w:rPr>
          <w:rFonts w:eastAsiaTheme="minorEastAsia" w:cstheme="minorBidi"/>
          <w:noProof/>
          <w:sz w:val="24"/>
          <w:szCs w:val="24"/>
        </w:rPr>
      </w:pPr>
      <w:hyperlink w:anchor="_Toc34406882" w:history="1">
        <w:r w:rsidR="005B573C" w:rsidRPr="009C1871">
          <w:rPr>
            <w:rStyle w:val="Hyperlink"/>
            <w:noProof/>
          </w:rPr>
          <w:t>4.2.2</w:t>
        </w:r>
        <w:r w:rsidR="005B573C">
          <w:rPr>
            <w:rFonts w:eastAsiaTheme="minorEastAsia" w:cstheme="minorBidi"/>
            <w:noProof/>
            <w:sz w:val="24"/>
            <w:szCs w:val="24"/>
          </w:rPr>
          <w:tab/>
        </w:r>
        <w:r w:rsidR="005B573C" w:rsidRPr="009C1871">
          <w:rPr>
            <w:rStyle w:val="Hyperlink"/>
            <w:noProof/>
          </w:rPr>
          <w:t>Explore Feature Selection</w:t>
        </w:r>
        <w:r w:rsidR="005B573C">
          <w:rPr>
            <w:noProof/>
            <w:webHidden/>
          </w:rPr>
          <w:tab/>
        </w:r>
        <w:r w:rsidR="005B573C">
          <w:rPr>
            <w:noProof/>
            <w:webHidden/>
          </w:rPr>
          <w:fldChar w:fldCharType="begin"/>
        </w:r>
        <w:r w:rsidR="005B573C">
          <w:rPr>
            <w:noProof/>
            <w:webHidden/>
          </w:rPr>
          <w:instrText xml:space="preserve"> PAGEREF _Toc34406882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32D1890A" w14:textId="423CAE3A" w:rsidR="005B573C" w:rsidRDefault="00FA6E44">
      <w:pPr>
        <w:pStyle w:val="TOC3"/>
        <w:tabs>
          <w:tab w:val="left" w:pos="1200"/>
          <w:tab w:val="right" w:leader="dot" w:pos="9350"/>
        </w:tabs>
        <w:rPr>
          <w:rFonts w:eastAsiaTheme="minorEastAsia" w:cstheme="minorBidi"/>
          <w:noProof/>
          <w:sz w:val="24"/>
          <w:szCs w:val="24"/>
        </w:rPr>
      </w:pPr>
      <w:hyperlink w:anchor="_Toc34406883" w:history="1">
        <w:r w:rsidR="005B573C" w:rsidRPr="009C1871">
          <w:rPr>
            <w:rStyle w:val="Hyperlink"/>
            <w:noProof/>
          </w:rPr>
          <w:t>4.2.3</w:t>
        </w:r>
        <w:r w:rsidR="005B573C">
          <w:rPr>
            <w:rFonts w:eastAsiaTheme="minorEastAsia" w:cstheme="minorBidi"/>
            <w:noProof/>
            <w:sz w:val="24"/>
            <w:szCs w:val="24"/>
          </w:rPr>
          <w:tab/>
        </w:r>
        <w:r w:rsidR="005B573C" w:rsidRPr="009C1871">
          <w:rPr>
            <w:rStyle w:val="Hyperlink"/>
            <w:noProof/>
          </w:rPr>
          <w:t>Analyze Features</w:t>
        </w:r>
        <w:r w:rsidR="005B573C">
          <w:rPr>
            <w:noProof/>
            <w:webHidden/>
          </w:rPr>
          <w:tab/>
        </w:r>
        <w:r w:rsidR="005B573C">
          <w:rPr>
            <w:noProof/>
            <w:webHidden/>
          </w:rPr>
          <w:fldChar w:fldCharType="begin"/>
        </w:r>
        <w:r w:rsidR="005B573C">
          <w:rPr>
            <w:noProof/>
            <w:webHidden/>
          </w:rPr>
          <w:instrText xml:space="preserve"> PAGEREF _Toc34406883 \h </w:instrText>
        </w:r>
        <w:r w:rsidR="005B573C">
          <w:rPr>
            <w:noProof/>
            <w:webHidden/>
          </w:rPr>
        </w:r>
        <w:r w:rsidR="005B573C">
          <w:rPr>
            <w:noProof/>
            <w:webHidden/>
          </w:rPr>
          <w:fldChar w:fldCharType="separate"/>
        </w:r>
        <w:r w:rsidR="005B573C">
          <w:rPr>
            <w:noProof/>
            <w:webHidden/>
          </w:rPr>
          <w:t>15</w:t>
        </w:r>
        <w:r w:rsidR="005B573C">
          <w:rPr>
            <w:noProof/>
            <w:webHidden/>
          </w:rPr>
          <w:fldChar w:fldCharType="end"/>
        </w:r>
      </w:hyperlink>
    </w:p>
    <w:p w14:paraId="2B83206C" w14:textId="51761DFE" w:rsidR="005B573C" w:rsidRDefault="00FA6E44">
      <w:pPr>
        <w:pStyle w:val="TOC3"/>
        <w:tabs>
          <w:tab w:val="left" w:pos="1200"/>
          <w:tab w:val="right" w:leader="dot" w:pos="9350"/>
        </w:tabs>
        <w:rPr>
          <w:rFonts w:eastAsiaTheme="minorEastAsia" w:cstheme="minorBidi"/>
          <w:noProof/>
          <w:sz w:val="24"/>
          <w:szCs w:val="24"/>
        </w:rPr>
      </w:pPr>
      <w:hyperlink w:anchor="_Toc34406884" w:history="1">
        <w:r w:rsidR="005B573C" w:rsidRPr="009C1871">
          <w:rPr>
            <w:rStyle w:val="Hyperlink"/>
            <w:noProof/>
          </w:rPr>
          <w:t>4.2.4</w:t>
        </w:r>
        <w:r w:rsidR="005B573C">
          <w:rPr>
            <w:rFonts w:eastAsiaTheme="minorEastAsia" w:cstheme="minorBidi"/>
            <w:noProof/>
            <w:sz w:val="24"/>
            <w:szCs w:val="24"/>
          </w:rPr>
          <w:tab/>
        </w:r>
        <w:r w:rsidR="005B573C" w:rsidRPr="009C1871">
          <w:rPr>
            <w:rStyle w:val="Hyperlink"/>
            <w:noProof/>
          </w:rPr>
          <w:t>Optimize Model</w:t>
        </w:r>
        <w:r w:rsidR="005B573C">
          <w:rPr>
            <w:noProof/>
            <w:webHidden/>
          </w:rPr>
          <w:tab/>
        </w:r>
        <w:r w:rsidR="005B573C">
          <w:rPr>
            <w:noProof/>
            <w:webHidden/>
          </w:rPr>
          <w:fldChar w:fldCharType="begin"/>
        </w:r>
        <w:r w:rsidR="005B573C">
          <w:rPr>
            <w:noProof/>
            <w:webHidden/>
          </w:rPr>
          <w:instrText xml:space="preserve"> PAGEREF _Toc34406884 \h </w:instrText>
        </w:r>
        <w:r w:rsidR="005B573C">
          <w:rPr>
            <w:noProof/>
            <w:webHidden/>
          </w:rPr>
        </w:r>
        <w:r w:rsidR="005B573C">
          <w:rPr>
            <w:noProof/>
            <w:webHidden/>
          </w:rPr>
          <w:fldChar w:fldCharType="separate"/>
        </w:r>
        <w:r w:rsidR="005B573C">
          <w:rPr>
            <w:noProof/>
            <w:webHidden/>
          </w:rPr>
          <w:t>17</w:t>
        </w:r>
        <w:r w:rsidR="005B573C">
          <w:rPr>
            <w:noProof/>
            <w:webHidden/>
          </w:rPr>
          <w:fldChar w:fldCharType="end"/>
        </w:r>
      </w:hyperlink>
    </w:p>
    <w:p w14:paraId="607F9644" w14:textId="3D90BCC7" w:rsidR="005B573C" w:rsidRDefault="00FA6E44">
      <w:pPr>
        <w:pStyle w:val="TOC2"/>
        <w:tabs>
          <w:tab w:val="left" w:pos="960"/>
          <w:tab w:val="right" w:leader="dot" w:pos="9350"/>
        </w:tabs>
        <w:rPr>
          <w:rFonts w:eastAsiaTheme="minorEastAsia" w:cstheme="minorBidi"/>
          <w:i w:val="0"/>
          <w:iCs w:val="0"/>
          <w:noProof/>
          <w:sz w:val="24"/>
          <w:szCs w:val="24"/>
        </w:rPr>
      </w:pPr>
      <w:hyperlink w:anchor="_Toc34406885" w:history="1">
        <w:r w:rsidR="005B573C" w:rsidRPr="009C1871">
          <w:rPr>
            <w:rStyle w:val="Hyperlink"/>
            <w:noProof/>
          </w:rPr>
          <w:t>4.3</w:t>
        </w:r>
        <w:r w:rsidR="005B573C">
          <w:rPr>
            <w:rFonts w:eastAsiaTheme="minorEastAsia" w:cstheme="minorBidi"/>
            <w:i w:val="0"/>
            <w:iCs w:val="0"/>
            <w:noProof/>
            <w:sz w:val="24"/>
            <w:szCs w:val="24"/>
          </w:rPr>
          <w:tab/>
        </w:r>
        <w:r w:rsidR="005B573C" w:rsidRPr="009C1871">
          <w:rPr>
            <w:rStyle w:val="Hyperlink"/>
            <w:noProof/>
          </w:rPr>
          <w:t>Techniques and Tools Used</w:t>
        </w:r>
        <w:r w:rsidR="005B573C">
          <w:rPr>
            <w:noProof/>
            <w:webHidden/>
          </w:rPr>
          <w:tab/>
        </w:r>
        <w:r w:rsidR="005B573C">
          <w:rPr>
            <w:noProof/>
            <w:webHidden/>
          </w:rPr>
          <w:fldChar w:fldCharType="begin"/>
        </w:r>
        <w:r w:rsidR="005B573C">
          <w:rPr>
            <w:noProof/>
            <w:webHidden/>
          </w:rPr>
          <w:instrText xml:space="preserve"> PAGEREF _Toc34406885 \h </w:instrText>
        </w:r>
        <w:r w:rsidR="005B573C">
          <w:rPr>
            <w:noProof/>
            <w:webHidden/>
          </w:rPr>
        </w:r>
        <w:r w:rsidR="005B573C">
          <w:rPr>
            <w:noProof/>
            <w:webHidden/>
          </w:rPr>
          <w:fldChar w:fldCharType="separate"/>
        </w:r>
        <w:r w:rsidR="005B573C">
          <w:rPr>
            <w:noProof/>
            <w:webHidden/>
          </w:rPr>
          <w:t>17</w:t>
        </w:r>
        <w:r w:rsidR="005B573C">
          <w:rPr>
            <w:noProof/>
            <w:webHidden/>
          </w:rPr>
          <w:fldChar w:fldCharType="end"/>
        </w:r>
      </w:hyperlink>
    </w:p>
    <w:p w14:paraId="19B4900A" w14:textId="00963A6C" w:rsidR="005B573C" w:rsidRDefault="00FA6E44">
      <w:pPr>
        <w:pStyle w:val="TOC1"/>
        <w:tabs>
          <w:tab w:val="left" w:pos="480"/>
          <w:tab w:val="right" w:leader="dot" w:pos="9350"/>
        </w:tabs>
        <w:rPr>
          <w:rFonts w:eastAsiaTheme="minorEastAsia" w:cstheme="minorBidi"/>
          <w:b w:val="0"/>
          <w:bCs w:val="0"/>
          <w:noProof/>
          <w:sz w:val="24"/>
          <w:szCs w:val="24"/>
        </w:rPr>
      </w:pPr>
      <w:hyperlink w:anchor="_Toc34406886" w:history="1">
        <w:r w:rsidR="005B573C" w:rsidRPr="009C1871">
          <w:rPr>
            <w:rStyle w:val="Hyperlink"/>
            <w:noProof/>
          </w:rPr>
          <w:t>5</w:t>
        </w:r>
        <w:r w:rsidR="005B573C">
          <w:rPr>
            <w:rFonts w:eastAsiaTheme="minorEastAsia" w:cstheme="minorBidi"/>
            <w:b w:val="0"/>
            <w:bCs w:val="0"/>
            <w:noProof/>
            <w:sz w:val="24"/>
            <w:szCs w:val="24"/>
          </w:rPr>
          <w:tab/>
        </w:r>
        <w:r w:rsidR="005B573C" w:rsidRPr="009C1871">
          <w:rPr>
            <w:rStyle w:val="Hyperlink"/>
            <w:noProof/>
          </w:rPr>
          <w:t>Data Summary and Implications</w:t>
        </w:r>
        <w:r w:rsidR="005B573C">
          <w:rPr>
            <w:noProof/>
            <w:webHidden/>
          </w:rPr>
          <w:tab/>
        </w:r>
        <w:r w:rsidR="005B573C">
          <w:rPr>
            <w:noProof/>
            <w:webHidden/>
          </w:rPr>
          <w:fldChar w:fldCharType="begin"/>
        </w:r>
        <w:r w:rsidR="005B573C">
          <w:rPr>
            <w:noProof/>
            <w:webHidden/>
          </w:rPr>
          <w:instrText xml:space="preserve"> PAGEREF _Toc34406886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F06813C" w14:textId="444AE9E8" w:rsidR="005B573C" w:rsidRDefault="00FA6E44">
      <w:pPr>
        <w:pStyle w:val="TOC2"/>
        <w:tabs>
          <w:tab w:val="left" w:pos="960"/>
          <w:tab w:val="right" w:leader="dot" w:pos="9350"/>
        </w:tabs>
        <w:rPr>
          <w:rFonts w:eastAsiaTheme="minorEastAsia" w:cstheme="minorBidi"/>
          <w:i w:val="0"/>
          <w:iCs w:val="0"/>
          <w:noProof/>
          <w:sz w:val="24"/>
          <w:szCs w:val="24"/>
        </w:rPr>
      </w:pPr>
      <w:hyperlink w:anchor="_Toc34406887" w:history="1">
        <w:r w:rsidR="005B573C" w:rsidRPr="009C1871">
          <w:rPr>
            <w:rStyle w:val="Hyperlink"/>
            <w:noProof/>
          </w:rPr>
          <w:t>5.1</w:t>
        </w:r>
        <w:r w:rsidR="005B573C">
          <w:rPr>
            <w:rFonts w:eastAsiaTheme="minorEastAsia" w:cstheme="minorBidi"/>
            <w:i w:val="0"/>
            <w:iCs w:val="0"/>
            <w:noProof/>
            <w:sz w:val="24"/>
            <w:szCs w:val="24"/>
          </w:rPr>
          <w:tab/>
        </w:r>
        <w:r w:rsidR="005B573C" w:rsidRPr="009C1871">
          <w:rPr>
            <w:rStyle w:val="Hyperlink"/>
            <w:noProof/>
          </w:rPr>
          <w:t>Discussion of Results</w:t>
        </w:r>
        <w:r w:rsidR="005B573C">
          <w:rPr>
            <w:noProof/>
            <w:webHidden/>
          </w:rPr>
          <w:tab/>
        </w:r>
        <w:r w:rsidR="005B573C">
          <w:rPr>
            <w:noProof/>
            <w:webHidden/>
          </w:rPr>
          <w:fldChar w:fldCharType="begin"/>
        </w:r>
        <w:r w:rsidR="005B573C">
          <w:rPr>
            <w:noProof/>
            <w:webHidden/>
          </w:rPr>
          <w:instrText xml:space="preserve"> PAGEREF _Toc34406887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7798BE13" w14:textId="3E893B95" w:rsidR="005B573C" w:rsidRDefault="00FA6E44">
      <w:pPr>
        <w:pStyle w:val="TOC3"/>
        <w:tabs>
          <w:tab w:val="left" w:pos="1200"/>
          <w:tab w:val="right" w:leader="dot" w:pos="9350"/>
        </w:tabs>
        <w:rPr>
          <w:rFonts w:eastAsiaTheme="minorEastAsia" w:cstheme="minorBidi"/>
          <w:noProof/>
          <w:sz w:val="24"/>
          <w:szCs w:val="24"/>
        </w:rPr>
      </w:pPr>
      <w:hyperlink w:anchor="_Toc34406888" w:history="1">
        <w:r w:rsidR="005B573C" w:rsidRPr="009C1871">
          <w:rPr>
            <w:rStyle w:val="Hyperlink"/>
            <w:noProof/>
          </w:rPr>
          <w:t>5.1.1</w:t>
        </w:r>
        <w:r w:rsidR="005B573C">
          <w:rPr>
            <w:rFonts w:eastAsiaTheme="minorEastAsia" w:cstheme="minorBidi"/>
            <w:noProof/>
            <w:sz w:val="24"/>
            <w:szCs w:val="24"/>
          </w:rPr>
          <w:tab/>
        </w:r>
        <w:r w:rsidR="005B573C" w:rsidRPr="009C1871">
          <w:rPr>
            <w:rStyle w:val="Hyperlink"/>
            <w:noProof/>
          </w:rPr>
          <w:t>Limitations</w:t>
        </w:r>
        <w:r w:rsidR="005B573C">
          <w:rPr>
            <w:noProof/>
            <w:webHidden/>
          </w:rPr>
          <w:tab/>
        </w:r>
        <w:r w:rsidR="005B573C">
          <w:rPr>
            <w:noProof/>
            <w:webHidden/>
          </w:rPr>
          <w:fldChar w:fldCharType="begin"/>
        </w:r>
        <w:r w:rsidR="005B573C">
          <w:rPr>
            <w:noProof/>
            <w:webHidden/>
          </w:rPr>
          <w:instrText xml:space="preserve"> PAGEREF _Toc34406888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9C0D298" w14:textId="55BEAE96" w:rsidR="005B573C" w:rsidRDefault="00FA6E44">
      <w:pPr>
        <w:pStyle w:val="TOC2"/>
        <w:tabs>
          <w:tab w:val="left" w:pos="960"/>
          <w:tab w:val="right" w:leader="dot" w:pos="9350"/>
        </w:tabs>
        <w:rPr>
          <w:rFonts w:eastAsiaTheme="minorEastAsia" w:cstheme="minorBidi"/>
          <w:i w:val="0"/>
          <w:iCs w:val="0"/>
          <w:noProof/>
          <w:sz w:val="24"/>
          <w:szCs w:val="24"/>
        </w:rPr>
      </w:pPr>
      <w:hyperlink w:anchor="_Toc34406889" w:history="1">
        <w:r w:rsidR="005B573C" w:rsidRPr="009C1871">
          <w:rPr>
            <w:rStyle w:val="Hyperlink"/>
            <w:noProof/>
          </w:rPr>
          <w:t>5.2</w:t>
        </w:r>
        <w:r w:rsidR="005B573C">
          <w:rPr>
            <w:rFonts w:eastAsiaTheme="minorEastAsia" w:cstheme="minorBidi"/>
            <w:i w:val="0"/>
            <w:iCs w:val="0"/>
            <w:noProof/>
            <w:sz w:val="24"/>
            <w:szCs w:val="24"/>
          </w:rPr>
          <w:tab/>
        </w:r>
        <w:r w:rsidR="005B573C" w:rsidRPr="009C1871">
          <w:rPr>
            <w:rStyle w:val="Hyperlink"/>
            <w:noProof/>
          </w:rPr>
          <w:t>Recommendations</w:t>
        </w:r>
        <w:r w:rsidR="005B573C">
          <w:rPr>
            <w:noProof/>
            <w:webHidden/>
          </w:rPr>
          <w:tab/>
        </w:r>
        <w:r w:rsidR="005B573C">
          <w:rPr>
            <w:noProof/>
            <w:webHidden/>
          </w:rPr>
          <w:fldChar w:fldCharType="begin"/>
        </w:r>
        <w:r w:rsidR="005B573C">
          <w:rPr>
            <w:noProof/>
            <w:webHidden/>
          </w:rPr>
          <w:instrText xml:space="preserve"> PAGEREF _Toc34406889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55BD614" w14:textId="2F678A82" w:rsidR="005B573C" w:rsidRDefault="00FA6E44">
      <w:pPr>
        <w:pStyle w:val="TOC3"/>
        <w:tabs>
          <w:tab w:val="left" w:pos="1200"/>
          <w:tab w:val="right" w:leader="dot" w:pos="9350"/>
        </w:tabs>
        <w:rPr>
          <w:rFonts w:eastAsiaTheme="minorEastAsia" w:cstheme="minorBidi"/>
          <w:noProof/>
          <w:sz w:val="24"/>
          <w:szCs w:val="24"/>
        </w:rPr>
      </w:pPr>
      <w:hyperlink w:anchor="_Toc34406890" w:history="1">
        <w:r w:rsidR="005B573C" w:rsidRPr="009C1871">
          <w:rPr>
            <w:rStyle w:val="Hyperlink"/>
            <w:noProof/>
          </w:rPr>
          <w:t>5.2.1</w:t>
        </w:r>
        <w:r w:rsidR="005B573C">
          <w:rPr>
            <w:rFonts w:eastAsiaTheme="minorEastAsia" w:cstheme="minorBidi"/>
            <w:noProof/>
            <w:sz w:val="24"/>
            <w:szCs w:val="24"/>
          </w:rPr>
          <w:tab/>
        </w:r>
        <w:r w:rsidR="005B573C" w:rsidRPr="009C1871">
          <w:rPr>
            <w:rStyle w:val="Hyperlink"/>
            <w:noProof/>
          </w:rPr>
          <w:t>Course of Action</w:t>
        </w:r>
        <w:r w:rsidR="005B573C">
          <w:rPr>
            <w:noProof/>
            <w:webHidden/>
          </w:rPr>
          <w:tab/>
        </w:r>
        <w:r w:rsidR="005B573C">
          <w:rPr>
            <w:noProof/>
            <w:webHidden/>
          </w:rPr>
          <w:fldChar w:fldCharType="begin"/>
        </w:r>
        <w:r w:rsidR="005B573C">
          <w:rPr>
            <w:noProof/>
            <w:webHidden/>
          </w:rPr>
          <w:instrText xml:space="preserve"> PAGEREF _Toc34406890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1F309456" w14:textId="29E235C4" w:rsidR="005B573C" w:rsidRDefault="00FA6E44">
      <w:pPr>
        <w:pStyle w:val="TOC3"/>
        <w:tabs>
          <w:tab w:val="left" w:pos="1200"/>
          <w:tab w:val="right" w:leader="dot" w:pos="9350"/>
        </w:tabs>
        <w:rPr>
          <w:rFonts w:eastAsiaTheme="minorEastAsia" w:cstheme="minorBidi"/>
          <w:noProof/>
          <w:sz w:val="24"/>
          <w:szCs w:val="24"/>
        </w:rPr>
      </w:pPr>
      <w:hyperlink w:anchor="_Toc34406891" w:history="1">
        <w:r w:rsidR="005B573C" w:rsidRPr="009C1871">
          <w:rPr>
            <w:rStyle w:val="Hyperlink"/>
            <w:noProof/>
          </w:rPr>
          <w:t>5.2.2</w:t>
        </w:r>
        <w:r w:rsidR="005B573C">
          <w:rPr>
            <w:rFonts w:eastAsiaTheme="minorEastAsia" w:cstheme="minorBidi"/>
            <w:noProof/>
            <w:sz w:val="24"/>
            <w:szCs w:val="24"/>
          </w:rPr>
          <w:tab/>
        </w:r>
        <w:r w:rsidR="005B573C" w:rsidRPr="009C1871">
          <w:rPr>
            <w:rStyle w:val="Hyperlink"/>
            <w:noProof/>
          </w:rPr>
          <w:t>Future Study</w:t>
        </w:r>
        <w:r w:rsidR="005B573C">
          <w:rPr>
            <w:noProof/>
            <w:webHidden/>
          </w:rPr>
          <w:tab/>
        </w:r>
        <w:r w:rsidR="005B573C">
          <w:rPr>
            <w:noProof/>
            <w:webHidden/>
          </w:rPr>
          <w:fldChar w:fldCharType="begin"/>
        </w:r>
        <w:r w:rsidR="005B573C">
          <w:rPr>
            <w:noProof/>
            <w:webHidden/>
          </w:rPr>
          <w:instrText xml:space="preserve"> PAGEREF _Toc34406891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25B75D44" w14:textId="7635205F" w:rsidR="005B573C" w:rsidRDefault="00FA6E44">
      <w:pPr>
        <w:pStyle w:val="TOC1"/>
        <w:tabs>
          <w:tab w:val="left" w:pos="480"/>
          <w:tab w:val="right" w:leader="dot" w:pos="9350"/>
        </w:tabs>
        <w:rPr>
          <w:rFonts w:eastAsiaTheme="minorEastAsia" w:cstheme="minorBidi"/>
          <w:b w:val="0"/>
          <w:bCs w:val="0"/>
          <w:noProof/>
          <w:sz w:val="24"/>
          <w:szCs w:val="24"/>
        </w:rPr>
      </w:pPr>
      <w:hyperlink w:anchor="_Toc34406892" w:history="1">
        <w:r w:rsidR="005B573C" w:rsidRPr="009C1871">
          <w:rPr>
            <w:rStyle w:val="Hyperlink"/>
            <w:noProof/>
          </w:rPr>
          <w:t>6</w:t>
        </w:r>
        <w:r w:rsidR="005B573C">
          <w:rPr>
            <w:rFonts w:eastAsiaTheme="minorEastAsia" w:cstheme="minorBidi"/>
            <w:b w:val="0"/>
            <w:bCs w:val="0"/>
            <w:noProof/>
            <w:sz w:val="24"/>
            <w:szCs w:val="24"/>
          </w:rPr>
          <w:tab/>
        </w:r>
        <w:r w:rsidR="005B573C" w:rsidRPr="009C1871">
          <w:rPr>
            <w:rStyle w:val="Hyperlink"/>
            <w:noProof/>
          </w:rPr>
          <w:t>References</w:t>
        </w:r>
        <w:r w:rsidR="005B573C">
          <w:rPr>
            <w:noProof/>
            <w:webHidden/>
          </w:rPr>
          <w:tab/>
        </w:r>
        <w:r w:rsidR="005B573C">
          <w:rPr>
            <w:noProof/>
            <w:webHidden/>
          </w:rPr>
          <w:fldChar w:fldCharType="begin"/>
        </w:r>
        <w:r w:rsidR="005B573C">
          <w:rPr>
            <w:noProof/>
            <w:webHidden/>
          </w:rPr>
          <w:instrText xml:space="preserve"> PAGEREF _Toc34406892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0681D21F" w14:textId="2EC69E20" w:rsidR="005B573C" w:rsidRDefault="00FA6E44">
      <w:pPr>
        <w:pStyle w:val="TOC1"/>
        <w:tabs>
          <w:tab w:val="left" w:pos="480"/>
          <w:tab w:val="right" w:leader="dot" w:pos="9350"/>
        </w:tabs>
        <w:rPr>
          <w:rFonts w:eastAsiaTheme="minorEastAsia" w:cstheme="minorBidi"/>
          <w:b w:val="0"/>
          <w:bCs w:val="0"/>
          <w:noProof/>
          <w:sz w:val="24"/>
          <w:szCs w:val="24"/>
        </w:rPr>
      </w:pPr>
      <w:hyperlink w:anchor="_Toc34406893" w:history="1">
        <w:r w:rsidR="005B573C" w:rsidRPr="009C1871">
          <w:rPr>
            <w:rStyle w:val="Hyperlink"/>
            <w:noProof/>
          </w:rPr>
          <w:t>7</w:t>
        </w:r>
        <w:r w:rsidR="005B573C">
          <w:rPr>
            <w:rFonts w:eastAsiaTheme="minorEastAsia" w:cstheme="minorBidi"/>
            <w:b w:val="0"/>
            <w:bCs w:val="0"/>
            <w:noProof/>
            <w:sz w:val="24"/>
            <w:szCs w:val="24"/>
          </w:rPr>
          <w:tab/>
        </w:r>
        <w:r w:rsidR="005B573C" w:rsidRPr="009C1871">
          <w:rPr>
            <w:rStyle w:val="Hyperlink"/>
            <w:noProof/>
          </w:rPr>
          <w:t>Appendix Describing the Source Data Set</w:t>
        </w:r>
        <w:r w:rsidR="005B573C">
          <w:rPr>
            <w:noProof/>
            <w:webHidden/>
          </w:rPr>
          <w:tab/>
        </w:r>
        <w:r w:rsidR="005B573C">
          <w:rPr>
            <w:noProof/>
            <w:webHidden/>
          </w:rPr>
          <w:fldChar w:fldCharType="begin"/>
        </w:r>
        <w:r w:rsidR="005B573C">
          <w:rPr>
            <w:noProof/>
            <w:webHidden/>
          </w:rPr>
          <w:instrText xml:space="preserve"> PAGEREF _Toc34406893 \h </w:instrText>
        </w:r>
        <w:r w:rsidR="005B573C">
          <w:rPr>
            <w:noProof/>
            <w:webHidden/>
          </w:rPr>
        </w:r>
        <w:r w:rsidR="005B573C">
          <w:rPr>
            <w:noProof/>
            <w:webHidden/>
          </w:rPr>
          <w:fldChar w:fldCharType="separate"/>
        </w:r>
        <w:r w:rsidR="005B573C">
          <w:rPr>
            <w:noProof/>
            <w:webHidden/>
          </w:rPr>
          <w:t>21</w:t>
        </w:r>
        <w:r w:rsidR="005B573C">
          <w:rPr>
            <w:noProof/>
            <w:webHidden/>
          </w:rPr>
          <w:fldChar w:fldCharType="end"/>
        </w:r>
      </w:hyperlink>
    </w:p>
    <w:p w14:paraId="3D66AFA0" w14:textId="13695E7E" w:rsidR="005B573C" w:rsidRDefault="00FA6E44">
      <w:pPr>
        <w:pStyle w:val="TOC1"/>
        <w:tabs>
          <w:tab w:val="left" w:pos="480"/>
          <w:tab w:val="right" w:leader="dot" w:pos="9350"/>
        </w:tabs>
        <w:rPr>
          <w:rFonts w:eastAsiaTheme="minorEastAsia" w:cstheme="minorBidi"/>
          <w:b w:val="0"/>
          <w:bCs w:val="0"/>
          <w:noProof/>
          <w:sz w:val="24"/>
          <w:szCs w:val="24"/>
        </w:rPr>
      </w:pPr>
      <w:hyperlink w:anchor="_Toc34406894" w:history="1">
        <w:r w:rsidR="005B573C" w:rsidRPr="009C1871">
          <w:rPr>
            <w:rStyle w:val="Hyperlink"/>
            <w:noProof/>
          </w:rPr>
          <w:t>8</w:t>
        </w:r>
        <w:r w:rsidR="005B573C">
          <w:rPr>
            <w:rFonts w:eastAsiaTheme="minorEastAsia" w:cstheme="minorBidi"/>
            <w:b w:val="0"/>
            <w:bCs w:val="0"/>
            <w:noProof/>
            <w:sz w:val="24"/>
            <w:szCs w:val="24"/>
          </w:rPr>
          <w:tab/>
        </w:r>
        <w:r w:rsidR="005B573C" w:rsidRPr="009C1871">
          <w:rPr>
            <w:rStyle w:val="Hyperlink"/>
            <w:noProof/>
          </w:rPr>
          <w:t>Appendix of Executed Python Notebooks and Scripts</w:t>
        </w:r>
        <w:r w:rsidR="005B573C">
          <w:rPr>
            <w:noProof/>
            <w:webHidden/>
          </w:rPr>
          <w:tab/>
        </w:r>
        <w:r w:rsidR="005B573C">
          <w:rPr>
            <w:noProof/>
            <w:webHidden/>
          </w:rPr>
          <w:fldChar w:fldCharType="begin"/>
        </w:r>
        <w:r w:rsidR="005B573C">
          <w:rPr>
            <w:noProof/>
            <w:webHidden/>
          </w:rPr>
          <w:instrText xml:space="preserve"> PAGEREF _Toc34406894 \h </w:instrText>
        </w:r>
        <w:r w:rsidR="005B573C">
          <w:rPr>
            <w:noProof/>
            <w:webHidden/>
          </w:rPr>
        </w:r>
        <w:r w:rsidR="005B573C">
          <w:rPr>
            <w:noProof/>
            <w:webHidden/>
          </w:rPr>
          <w:fldChar w:fldCharType="separate"/>
        </w:r>
        <w:r w:rsidR="005B573C">
          <w:rPr>
            <w:noProof/>
            <w:webHidden/>
          </w:rPr>
          <w:t>23</w:t>
        </w:r>
        <w:r w:rsidR="005B573C">
          <w:rPr>
            <w:noProof/>
            <w:webHidden/>
          </w:rPr>
          <w:fldChar w:fldCharType="end"/>
        </w:r>
      </w:hyperlink>
    </w:p>
    <w:p w14:paraId="276C6817" w14:textId="6FAE996F" w:rsidR="005B573C" w:rsidRDefault="00FA6E44">
      <w:pPr>
        <w:pStyle w:val="TOC2"/>
        <w:tabs>
          <w:tab w:val="left" w:pos="960"/>
          <w:tab w:val="right" w:leader="dot" w:pos="9350"/>
        </w:tabs>
        <w:rPr>
          <w:rFonts w:eastAsiaTheme="minorEastAsia" w:cstheme="minorBidi"/>
          <w:i w:val="0"/>
          <w:iCs w:val="0"/>
          <w:noProof/>
          <w:sz w:val="24"/>
          <w:szCs w:val="24"/>
        </w:rPr>
      </w:pPr>
      <w:hyperlink w:anchor="_Toc34406895" w:history="1">
        <w:r w:rsidR="005B573C" w:rsidRPr="009C1871">
          <w:rPr>
            <w:rStyle w:val="Hyperlink"/>
            <w:noProof/>
          </w:rPr>
          <w:t>8.1</w:t>
        </w:r>
        <w:r w:rsidR="005B573C">
          <w:rPr>
            <w:rFonts w:eastAsiaTheme="minorEastAsia" w:cstheme="minorBidi"/>
            <w:i w:val="0"/>
            <w:iCs w:val="0"/>
            <w:noProof/>
            <w:sz w:val="24"/>
            <w:szCs w:val="24"/>
          </w:rPr>
          <w:tab/>
        </w:r>
        <w:r w:rsidR="005B573C" w:rsidRPr="009C1871">
          <w:rPr>
            <w:rStyle w:val="Hyperlink"/>
            <w:noProof/>
          </w:rPr>
          <w:t>Notebook: 01. Exploratory Data Analysis and Preliminary Cleaning</w:t>
        </w:r>
        <w:r w:rsidR="005B573C">
          <w:rPr>
            <w:noProof/>
            <w:webHidden/>
          </w:rPr>
          <w:tab/>
        </w:r>
        <w:r w:rsidR="005B573C">
          <w:rPr>
            <w:noProof/>
            <w:webHidden/>
          </w:rPr>
          <w:fldChar w:fldCharType="begin"/>
        </w:r>
        <w:r w:rsidR="005B573C">
          <w:rPr>
            <w:noProof/>
            <w:webHidden/>
          </w:rPr>
          <w:instrText xml:space="preserve"> PAGEREF _Toc34406895 \h </w:instrText>
        </w:r>
        <w:r w:rsidR="005B573C">
          <w:rPr>
            <w:noProof/>
            <w:webHidden/>
          </w:rPr>
        </w:r>
        <w:r w:rsidR="005B573C">
          <w:rPr>
            <w:noProof/>
            <w:webHidden/>
          </w:rPr>
          <w:fldChar w:fldCharType="separate"/>
        </w:r>
        <w:r w:rsidR="005B573C">
          <w:rPr>
            <w:noProof/>
            <w:webHidden/>
          </w:rPr>
          <w:t>8.1-1</w:t>
        </w:r>
        <w:r w:rsidR="005B573C">
          <w:rPr>
            <w:noProof/>
            <w:webHidden/>
          </w:rPr>
          <w:fldChar w:fldCharType="end"/>
        </w:r>
      </w:hyperlink>
    </w:p>
    <w:p w14:paraId="04E20177" w14:textId="7BA77EC2" w:rsidR="005B573C" w:rsidRDefault="00FA6E44">
      <w:pPr>
        <w:pStyle w:val="TOC2"/>
        <w:tabs>
          <w:tab w:val="left" w:pos="960"/>
          <w:tab w:val="right" w:leader="dot" w:pos="9350"/>
        </w:tabs>
        <w:rPr>
          <w:rFonts w:eastAsiaTheme="minorEastAsia" w:cstheme="minorBidi"/>
          <w:i w:val="0"/>
          <w:iCs w:val="0"/>
          <w:noProof/>
          <w:sz w:val="24"/>
          <w:szCs w:val="24"/>
        </w:rPr>
      </w:pPr>
      <w:hyperlink w:anchor="_Toc34406896" w:history="1">
        <w:r w:rsidR="005B573C" w:rsidRPr="009C1871">
          <w:rPr>
            <w:rStyle w:val="Hyperlink"/>
            <w:noProof/>
          </w:rPr>
          <w:t>8.2</w:t>
        </w:r>
        <w:r w:rsidR="005B573C">
          <w:rPr>
            <w:rFonts w:eastAsiaTheme="minorEastAsia" w:cstheme="minorBidi"/>
            <w:i w:val="0"/>
            <w:iCs w:val="0"/>
            <w:noProof/>
            <w:sz w:val="24"/>
            <w:szCs w:val="24"/>
          </w:rPr>
          <w:tab/>
        </w:r>
        <w:r w:rsidR="005B573C" w:rsidRPr="009C1871">
          <w:rPr>
            <w:rStyle w:val="Hyperlink"/>
            <w:noProof/>
          </w:rPr>
          <w:t>Notebook: 02. Cleaning the Source Data Set</w:t>
        </w:r>
        <w:r w:rsidR="005B573C">
          <w:rPr>
            <w:noProof/>
            <w:webHidden/>
          </w:rPr>
          <w:tab/>
        </w:r>
        <w:r w:rsidR="005B573C">
          <w:rPr>
            <w:noProof/>
            <w:webHidden/>
          </w:rPr>
          <w:fldChar w:fldCharType="begin"/>
        </w:r>
        <w:r w:rsidR="005B573C">
          <w:rPr>
            <w:noProof/>
            <w:webHidden/>
          </w:rPr>
          <w:instrText xml:space="preserve"> PAGEREF _Toc34406896 \h </w:instrText>
        </w:r>
        <w:r w:rsidR="005B573C">
          <w:rPr>
            <w:noProof/>
            <w:webHidden/>
          </w:rPr>
        </w:r>
        <w:r w:rsidR="005B573C">
          <w:rPr>
            <w:noProof/>
            <w:webHidden/>
          </w:rPr>
          <w:fldChar w:fldCharType="separate"/>
        </w:r>
        <w:r w:rsidR="005B573C">
          <w:rPr>
            <w:noProof/>
            <w:webHidden/>
          </w:rPr>
          <w:t>8.2-1</w:t>
        </w:r>
        <w:r w:rsidR="005B573C">
          <w:rPr>
            <w:noProof/>
            <w:webHidden/>
          </w:rPr>
          <w:fldChar w:fldCharType="end"/>
        </w:r>
      </w:hyperlink>
    </w:p>
    <w:p w14:paraId="6D5EF42A" w14:textId="48798FFB" w:rsidR="005B573C" w:rsidRDefault="00FA6E44">
      <w:pPr>
        <w:pStyle w:val="TOC2"/>
        <w:tabs>
          <w:tab w:val="left" w:pos="960"/>
          <w:tab w:val="right" w:leader="dot" w:pos="9350"/>
        </w:tabs>
        <w:rPr>
          <w:rFonts w:eastAsiaTheme="minorEastAsia" w:cstheme="minorBidi"/>
          <w:i w:val="0"/>
          <w:iCs w:val="0"/>
          <w:noProof/>
          <w:sz w:val="24"/>
          <w:szCs w:val="24"/>
        </w:rPr>
      </w:pPr>
      <w:hyperlink w:anchor="_Toc34406897" w:history="1">
        <w:r w:rsidR="005B573C" w:rsidRPr="009C1871">
          <w:rPr>
            <w:rStyle w:val="Hyperlink"/>
            <w:noProof/>
          </w:rPr>
          <w:t>8.3</w:t>
        </w:r>
        <w:r w:rsidR="005B573C">
          <w:rPr>
            <w:rFonts w:eastAsiaTheme="minorEastAsia" w:cstheme="minorBidi"/>
            <w:i w:val="0"/>
            <w:iCs w:val="0"/>
            <w:noProof/>
            <w:sz w:val="24"/>
            <w:szCs w:val="24"/>
          </w:rPr>
          <w:tab/>
        </w:r>
        <w:r w:rsidR="005B573C" w:rsidRPr="009C1871">
          <w:rPr>
            <w:rStyle w:val="Hyperlink"/>
            <w:noProof/>
          </w:rPr>
          <w:t>Notebook: 03. Creating the Target Variable (SLAFail)</w:t>
        </w:r>
        <w:r w:rsidR="005B573C">
          <w:rPr>
            <w:noProof/>
            <w:webHidden/>
          </w:rPr>
          <w:tab/>
        </w:r>
        <w:r w:rsidR="005B573C">
          <w:rPr>
            <w:noProof/>
            <w:webHidden/>
          </w:rPr>
          <w:fldChar w:fldCharType="begin"/>
        </w:r>
        <w:r w:rsidR="005B573C">
          <w:rPr>
            <w:noProof/>
            <w:webHidden/>
          </w:rPr>
          <w:instrText xml:space="preserve"> PAGEREF _Toc34406897 \h </w:instrText>
        </w:r>
        <w:r w:rsidR="005B573C">
          <w:rPr>
            <w:noProof/>
            <w:webHidden/>
          </w:rPr>
        </w:r>
        <w:r w:rsidR="005B573C">
          <w:rPr>
            <w:noProof/>
            <w:webHidden/>
          </w:rPr>
          <w:fldChar w:fldCharType="separate"/>
        </w:r>
        <w:r w:rsidR="005B573C">
          <w:rPr>
            <w:noProof/>
            <w:webHidden/>
          </w:rPr>
          <w:t>8.3-1</w:t>
        </w:r>
        <w:r w:rsidR="005B573C">
          <w:rPr>
            <w:noProof/>
            <w:webHidden/>
          </w:rPr>
          <w:fldChar w:fldCharType="end"/>
        </w:r>
      </w:hyperlink>
    </w:p>
    <w:p w14:paraId="6EC9E977" w14:textId="187698DC" w:rsidR="005B573C" w:rsidRDefault="00FA6E44">
      <w:pPr>
        <w:pStyle w:val="TOC2"/>
        <w:tabs>
          <w:tab w:val="left" w:pos="960"/>
          <w:tab w:val="right" w:leader="dot" w:pos="9350"/>
        </w:tabs>
        <w:rPr>
          <w:rFonts w:eastAsiaTheme="minorEastAsia" w:cstheme="minorBidi"/>
          <w:i w:val="0"/>
          <w:iCs w:val="0"/>
          <w:noProof/>
          <w:sz w:val="24"/>
          <w:szCs w:val="24"/>
        </w:rPr>
      </w:pPr>
      <w:hyperlink w:anchor="_Toc34406898" w:history="1">
        <w:r w:rsidR="005B573C" w:rsidRPr="009C1871">
          <w:rPr>
            <w:rStyle w:val="Hyperlink"/>
            <w:noProof/>
          </w:rPr>
          <w:t>8.4</w:t>
        </w:r>
        <w:r w:rsidR="005B573C">
          <w:rPr>
            <w:rFonts w:eastAsiaTheme="minorEastAsia" w:cstheme="minorBidi"/>
            <w:i w:val="0"/>
            <w:iCs w:val="0"/>
            <w:noProof/>
            <w:sz w:val="24"/>
            <w:szCs w:val="24"/>
          </w:rPr>
          <w:tab/>
        </w:r>
        <w:r w:rsidR="005B573C" w:rsidRPr="009C1871">
          <w:rPr>
            <w:rStyle w:val="Hyperlink"/>
            <w:noProof/>
          </w:rPr>
          <w:t>Notebook: 04. Final Data Preparation</w:t>
        </w:r>
        <w:r w:rsidR="005B573C">
          <w:rPr>
            <w:noProof/>
            <w:webHidden/>
          </w:rPr>
          <w:tab/>
        </w:r>
        <w:r w:rsidR="005B573C">
          <w:rPr>
            <w:noProof/>
            <w:webHidden/>
          </w:rPr>
          <w:fldChar w:fldCharType="begin"/>
        </w:r>
        <w:r w:rsidR="005B573C">
          <w:rPr>
            <w:noProof/>
            <w:webHidden/>
          </w:rPr>
          <w:instrText xml:space="preserve"> PAGEREF _Toc34406898 \h </w:instrText>
        </w:r>
        <w:r w:rsidR="005B573C">
          <w:rPr>
            <w:noProof/>
            <w:webHidden/>
          </w:rPr>
        </w:r>
        <w:r w:rsidR="005B573C">
          <w:rPr>
            <w:noProof/>
            <w:webHidden/>
          </w:rPr>
          <w:fldChar w:fldCharType="separate"/>
        </w:r>
        <w:r w:rsidR="005B573C">
          <w:rPr>
            <w:noProof/>
            <w:webHidden/>
          </w:rPr>
          <w:t>8.4-1</w:t>
        </w:r>
        <w:r w:rsidR="005B573C">
          <w:rPr>
            <w:noProof/>
            <w:webHidden/>
          </w:rPr>
          <w:fldChar w:fldCharType="end"/>
        </w:r>
      </w:hyperlink>
    </w:p>
    <w:p w14:paraId="530E5DF6" w14:textId="6116D065" w:rsidR="005B573C" w:rsidRDefault="00FA6E44">
      <w:pPr>
        <w:pStyle w:val="TOC2"/>
        <w:tabs>
          <w:tab w:val="left" w:pos="960"/>
          <w:tab w:val="right" w:leader="dot" w:pos="9350"/>
        </w:tabs>
        <w:rPr>
          <w:rFonts w:eastAsiaTheme="minorEastAsia" w:cstheme="minorBidi"/>
          <w:i w:val="0"/>
          <w:iCs w:val="0"/>
          <w:noProof/>
          <w:sz w:val="24"/>
          <w:szCs w:val="24"/>
        </w:rPr>
      </w:pPr>
      <w:hyperlink w:anchor="_Toc34406899" w:history="1">
        <w:r w:rsidR="005B573C" w:rsidRPr="009C1871">
          <w:rPr>
            <w:rStyle w:val="Hyperlink"/>
            <w:noProof/>
          </w:rPr>
          <w:t>8.5</w:t>
        </w:r>
        <w:r w:rsidR="005B573C">
          <w:rPr>
            <w:rFonts w:eastAsiaTheme="minorEastAsia" w:cstheme="minorBidi"/>
            <w:i w:val="0"/>
            <w:iCs w:val="0"/>
            <w:noProof/>
            <w:sz w:val="24"/>
            <w:szCs w:val="24"/>
          </w:rPr>
          <w:tab/>
        </w:r>
        <w:r w:rsidR="005B573C" w:rsidRPr="009C1871">
          <w:rPr>
            <w:rStyle w:val="Hyperlink"/>
            <w:noProof/>
          </w:rPr>
          <w:t>Notebook: 04.5 Correlations</w:t>
        </w:r>
        <w:r w:rsidR="005B573C">
          <w:rPr>
            <w:noProof/>
            <w:webHidden/>
          </w:rPr>
          <w:tab/>
        </w:r>
        <w:r w:rsidR="005B573C">
          <w:rPr>
            <w:noProof/>
            <w:webHidden/>
          </w:rPr>
          <w:fldChar w:fldCharType="begin"/>
        </w:r>
        <w:r w:rsidR="005B573C">
          <w:rPr>
            <w:noProof/>
            <w:webHidden/>
          </w:rPr>
          <w:instrText xml:space="preserve"> PAGEREF _Toc34406899 \h </w:instrText>
        </w:r>
        <w:r w:rsidR="005B573C">
          <w:rPr>
            <w:noProof/>
            <w:webHidden/>
          </w:rPr>
        </w:r>
        <w:r w:rsidR="005B573C">
          <w:rPr>
            <w:noProof/>
            <w:webHidden/>
          </w:rPr>
          <w:fldChar w:fldCharType="separate"/>
        </w:r>
        <w:r w:rsidR="005B573C">
          <w:rPr>
            <w:noProof/>
            <w:webHidden/>
          </w:rPr>
          <w:t>8.5-1</w:t>
        </w:r>
        <w:r w:rsidR="005B573C">
          <w:rPr>
            <w:noProof/>
            <w:webHidden/>
          </w:rPr>
          <w:fldChar w:fldCharType="end"/>
        </w:r>
      </w:hyperlink>
    </w:p>
    <w:p w14:paraId="69377736" w14:textId="2FCBA60E" w:rsidR="005B573C" w:rsidRDefault="00FA6E44">
      <w:pPr>
        <w:pStyle w:val="TOC2"/>
        <w:tabs>
          <w:tab w:val="left" w:pos="960"/>
          <w:tab w:val="right" w:leader="dot" w:pos="9350"/>
        </w:tabs>
        <w:rPr>
          <w:rFonts w:eastAsiaTheme="minorEastAsia" w:cstheme="minorBidi"/>
          <w:i w:val="0"/>
          <w:iCs w:val="0"/>
          <w:noProof/>
          <w:sz w:val="24"/>
          <w:szCs w:val="24"/>
        </w:rPr>
      </w:pPr>
      <w:hyperlink w:anchor="_Toc34406900" w:history="1">
        <w:r w:rsidR="005B573C" w:rsidRPr="009C1871">
          <w:rPr>
            <w:rStyle w:val="Hyperlink"/>
            <w:noProof/>
          </w:rPr>
          <w:t>8.6</w:t>
        </w:r>
        <w:r w:rsidR="005B573C">
          <w:rPr>
            <w:rFonts w:eastAsiaTheme="minorEastAsia" w:cstheme="minorBidi"/>
            <w:i w:val="0"/>
            <w:iCs w:val="0"/>
            <w:noProof/>
            <w:sz w:val="24"/>
            <w:szCs w:val="24"/>
          </w:rPr>
          <w:tab/>
        </w:r>
        <w:r w:rsidR="005B573C" w:rsidRPr="009C1871">
          <w:rPr>
            <w:rStyle w:val="Hyperlink"/>
            <w:noProof/>
          </w:rPr>
          <w:t>Notebook: 05.01.c Bare Bones Analysis Using a Weight of Evidence Encoder</w:t>
        </w:r>
        <w:r w:rsidR="005B573C">
          <w:rPr>
            <w:noProof/>
            <w:webHidden/>
          </w:rPr>
          <w:tab/>
        </w:r>
        <w:r w:rsidR="005B573C">
          <w:rPr>
            <w:noProof/>
            <w:webHidden/>
          </w:rPr>
          <w:fldChar w:fldCharType="begin"/>
        </w:r>
        <w:r w:rsidR="005B573C">
          <w:rPr>
            <w:noProof/>
            <w:webHidden/>
          </w:rPr>
          <w:instrText xml:space="preserve"> PAGEREF _Toc34406900 \h </w:instrText>
        </w:r>
        <w:r w:rsidR="005B573C">
          <w:rPr>
            <w:noProof/>
            <w:webHidden/>
          </w:rPr>
        </w:r>
        <w:r w:rsidR="005B573C">
          <w:rPr>
            <w:noProof/>
            <w:webHidden/>
          </w:rPr>
          <w:fldChar w:fldCharType="separate"/>
        </w:r>
        <w:r w:rsidR="005B573C">
          <w:rPr>
            <w:noProof/>
            <w:webHidden/>
          </w:rPr>
          <w:t>8.6-1</w:t>
        </w:r>
        <w:r w:rsidR="005B573C">
          <w:rPr>
            <w:noProof/>
            <w:webHidden/>
          </w:rPr>
          <w:fldChar w:fldCharType="end"/>
        </w:r>
      </w:hyperlink>
    </w:p>
    <w:p w14:paraId="0FE55273" w14:textId="7EA54042" w:rsidR="005B573C" w:rsidRDefault="00FA6E44">
      <w:pPr>
        <w:pStyle w:val="TOC2"/>
        <w:tabs>
          <w:tab w:val="left" w:pos="960"/>
          <w:tab w:val="right" w:leader="dot" w:pos="9350"/>
        </w:tabs>
        <w:rPr>
          <w:rFonts w:eastAsiaTheme="minorEastAsia" w:cstheme="minorBidi"/>
          <w:i w:val="0"/>
          <w:iCs w:val="0"/>
          <w:noProof/>
          <w:sz w:val="24"/>
          <w:szCs w:val="24"/>
        </w:rPr>
      </w:pPr>
      <w:hyperlink w:anchor="_Toc34406901" w:history="1">
        <w:r w:rsidR="005B573C" w:rsidRPr="009C1871">
          <w:rPr>
            <w:rStyle w:val="Hyperlink"/>
            <w:noProof/>
          </w:rPr>
          <w:t>8.7</w:t>
        </w:r>
        <w:r w:rsidR="005B573C">
          <w:rPr>
            <w:rFonts w:eastAsiaTheme="minorEastAsia" w:cstheme="minorBidi"/>
            <w:i w:val="0"/>
            <w:iCs w:val="0"/>
            <w:noProof/>
            <w:sz w:val="24"/>
            <w:szCs w:val="24"/>
          </w:rPr>
          <w:tab/>
        </w:r>
        <w:r w:rsidR="005B573C" w:rsidRPr="009C1871">
          <w:rPr>
            <w:rStyle w:val="Hyperlink"/>
            <w:noProof/>
          </w:rPr>
          <w:t>Notebook: 05.01.c Bare Bones Analysis Using a Weight of Evidence Encoder</w:t>
        </w:r>
        <w:r w:rsidR="005B573C">
          <w:rPr>
            <w:noProof/>
            <w:webHidden/>
          </w:rPr>
          <w:tab/>
        </w:r>
        <w:r w:rsidR="005B573C">
          <w:rPr>
            <w:noProof/>
            <w:webHidden/>
          </w:rPr>
          <w:fldChar w:fldCharType="begin"/>
        </w:r>
        <w:r w:rsidR="005B573C">
          <w:rPr>
            <w:noProof/>
            <w:webHidden/>
          </w:rPr>
          <w:instrText xml:space="preserve"> PAGEREF _Toc34406901 \h </w:instrText>
        </w:r>
        <w:r w:rsidR="005B573C">
          <w:rPr>
            <w:noProof/>
            <w:webHidden/>
          </w:rPr>
        </w:r>
        <w:r w:rsidR="005B573C">
          <w:rPr>
            <w:noProof/>
            <w:webHidden/>
          </w:rPr>
          <w:fldChar w:fldCharType="separate"/>
        </w:r>
        <w:r w:rsidR="005B573C">
          <w:rPr>
            <w:noProof/>
            <w:webHidden/>
          </w:rPr>
          <w:t>8.7-1</w:t>
        </w:r>
        <w:r w:rsidR="005B573C">
          <w:rPr>
            <w:noProof/>
            <w:webHidden/>
          </w:rPr>
          <w:fldChar w:fldCharType="end"/>
        </w:r>
      </w:hyperlink>
    </w:p>
    <w:p w14:paraId="092A038E" w14:textId="6B98B49B" w:rsidR="00EA3E28" w:rsidRDefault="005B1E85" w:rsidP="00346A6C">
      <w:pPr>
        <w:pStyle w:val="BodyText"/>
      </w:pPr>
      <w:r>
        <w:rPr>
          <w:rFonts w:eastAsia="Times New Roman" w:cs="Times New Roman"/>
          <w:noProof/>
          <w:kern w:val="0"/>
          <w:sz w:val="20"/>
          <w:szCs w:val="20"/>
          <w:lang w:eastAsia="en-US"/>
        </w:rPr>
        <w:fldChar w:fldCharType="end"/>
      </w:r>
    </w:p>
    <w:p w14:paraId="1D2D4C1E" w14:textId="01D5FBD0" w:rsidR="00535CBF" w:rsidRDefault="00535CBF" w:rsidP="00346A6C">
      <w:pPr>
        <w:pStyle w:val="BodyText"/>
      </w:pPr>
      <w:r>
        <w:br w:type="page"/>
      </w:r>
    </w:p>
    <w:p w14:paraId="6DCDDFD4" w14:textId="77777777" w:rsidR="00F66225" w:rsidRDefault="00535CBF" w:rsidP="00535CBF">
      <w:pPr>
        <w:pStyle w:val="TOAHeading"/>
      </w:pPr>
      <w:r>
        <w:lastRenderedPageBreak/>
        <w:t>Table of Exhibits</w:t>
      </w:r>
    </w:p>
    <w:p w14:paraId="53E394F0" w14:textId="1A407F6B" w:rsidR="00BE0B8B"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4402993" w:history="1">
        <w:r w:rsidR="00BE0B8B" w:rsidRPr="008D5BF4">
          <w:rPr>
            <w:rStyle w:val="Hyperlink"/>
            <w:noProof/>
          </w:rPr>
          <w:t>Exhibit 1. Method for Data Collection – Advantages and Disadvantages</w:t>
        </w:r>
        <w:r w:rsidR="00BE0B8B">
          <w:rPr>
            <w:noProof/>
            <w:webHidden/>
          </w:rPr>
          <w:tab/>
        </w:r>
        <w:r w:rsidR="00BE0B8B">
          <w:rPr>
            <w:noProof/>
            <w:webHidden/>
          </w:rPr>
          <w:fldChar w:fldCharType="begin"/>
        </w:r>
        <w:r w:rsidR="00BE0B8B">
          <w:rPr>
            <w:noProof/>
            <w:webHidden/>
          </w:rPr>
          <w:instrText xml:space="preserve"> PAGEREF _Toc34402993 \h </w:instrText>
        </w:r>
        <w:r w:rsidR="00BE0B8B">
          <w:rPr>
            <w:noProof/>
            <w:webHidden/>
          </w:rPr>
        </w:r>
        <w:r w:rsidR="00BE0B8B">
          <w:rPr>
            <w:noProof/>
            <w:webHidden/>
          </w:rPr>
          <w:fldChar w:fldCharType="separate"/>
        </w:r>
        <w:r w:rsidR="00BE0B8B">
          <w:rPr>
            <w:noProof/>
            <w:webHidden/>
          </w:rPr>
          <w:t>8</w:t>
        </w:r>
        <w:r w:rsidR="00BE0B8B">
          <w:rPr>
            <w:noProof/>
            <w:webHidden/>
          </w:rPr>
          <w:fldChar w:fldCharType="end"/>
        </w:r>
      </w:hyperlink>
    </w:p>
    <w:p w14:paraId="5CD59806" w14:textId="07147698" w:rsidR="00BE0B8B" w:rsidRDefault="00FA6E44">
      <w:pPr>
        <w:pStyle w:val="TableofFigures"/>
        <w:tabs>
          <w:tab w:val="right" w:leader="dot" w:pos="9350"/>
        </w:tabs>
        <w:rPr>
          <w:rFonts w:cstheme="minorBidi"/>
          <w:noProof/>
          <w:sz w:val="24"/>
          <w:szCs w:val="24"/>
        </w:rPr>
      </w:pPr>
      <w:hyperlink w:anchor="_Toc34402994" w:history="1">
        <w:r w:rsidR="00BE0B8B" w:rsidRPr="008D5BF4">
          <w:rPr>
            <w:rStyle w:val="Hyperlink"/>
            <w:noProof/>
          </w:rPr>
          <w:t>Exhibit 2. Business Rule for SLAFail Target Variable</w:t>
        </w:r>
        <w:r w:rsidR="00BE0B8B">
          <w:rPr>
            <w:noProof/>
            <w:webHidden/>
          </w:rPr>
          <w:tab/>
        </w:r>
        <w:r w:rsidR="00BE0B8B">
          <w:rPr>
            <w:noProof/>
            <w:webHidden/>
          </w:rPr>
          <w:fldChar w:fldCharType="begin"/>
        </w:r>
        <w:r w:rsidR="00BE0B8B">
          <w:rPr>
            <w:noProof/>
            <w:webHidden/>
          </w:rPr>
          <w:instrText xml:space="preserve"> PAGEREF _Toc34402994 \h </w:instrText>
        </w:r>
        <w:r w:rsidR="00BE0B8B">
          <w:rPr>
            <w:noProof/>
            <w:webHidden/>
          </w:rPr>
        </w:r>
        <w:r w:rsidR="00BE0B8B">
          <w:rPr>
            <w:noProof/>
            <w:webHidden/>
          </w:rPr>
          <w:fldChar w:fldCharType="separate"/>
        </w:r>
        <w:r w:rsidR="00BE0B8B">
          <w:rPr>
            <w:noProof/>
            <w:webHidden/>
          </w:rPr>
          <w:t>9</w:t>
        </w:r>
        <w:r w:rsidR="00BE0B8B">
          <w:rPr>
            <w:noProof/>
            <w:webHidden/>
          </w:rPr>
          <w:fldChar w:fldCharType="end"/>
        </w:r>
      </w:hyperlink>
    </w:p>
    <w:p w14:paraId="0935FA0C" w14:textId="2B06B4C2" w:rsidR="00BE0B8B" w:rsidRDefault="00FA6E44">
      <w:pPr>
        <w:pStyle w:val="TableofFigures"/>
        <w:tabs>
          <w:tab w:val="right" w:leader="dot" w:pos="9350"/>
        </w:tabs>
        <w:rPr>
          <w:rFonts w:cstheme="minorBidi"/>
          <w:noProof/>
          <w:sz w:val="24"/>
          <w:szCs w:val="24"/>
        </w:rPr>
      </w:pPr>
      <w:hyperlink w:anchor="_Toc34402995" w:history="1">
        <w:r w:rsidR="00BE0B8B" w:rsidRPr="008D5BF4">
          <w:rPr>
            <w:rStyle w:val="Hyperlink"/>
            <w:noProof/>
          </w:rPr>
          <w:t>Exhibit 3. Correlation Heatmap</w:t>
        </w:r>
        <w:r w:rsidR="00BE0B8B">
          <w:rPr>
            <w:noProof/>
            <w:webHidden/>
          </w:rPr>
          <w:tab/>
        </w:r>
        <w:r w:rsidR="00BE0B8B">
          <w:rPr>
            <w:noProof/>
            <w:webHidden/>
          </w:rPr>
          <w:fldChar w:fldCharType="begin"/>
        </w:r>
        <w:r w:rsidR="00BE0B8B">
          <w:rPr>
            <w:noProof/>
            <w:webHidden/>
          </w:rPr>
          <w:instrText xml:space="preserve"> PAGEREF _Toc34402995 \h </w:instrText>
        </w:r>
        <w:r w:rsidR="00BE0B8B">
          <w:rPr>
            <w:noProof/>
            <w:webHidden/>
          </w:rPr>
        </w:r>
        <w:r w:rsidR="00BE0B8B">
          <w:rPr>
            <w:noProof/>
            <w:webHidden/>
          </w:rPr>
          <w:fldChar w:fldCharType="separate"/>
        </w:r>
        <w:r w:rsidR="00BE0B8B">
          <w:rPr>
            <w:noProof/>
            <w:webHidden/>
          </w:rPr>
          <w:t>11</w:t>
        </w:r>
        <w:r w:rsidR="00BE0B8B">
          <w:rPr>
            <w:noProof/>
            <w:webHidden/>
          </w:rPr>
          <w:fldChar w:fldCharType="end"/>
        </w:r>
      </w:hyperlink>
    </w:p>
    <w:p w14:paraId="76C645FE" w14:textId="0265C918" w:rsidR="00BE0B8B" w:rsidRDefault="00FA6E44">
      <w:pPr>
        <w:pStyle w:val="TableofFigures"/>
        <w:tabs>
          <w:tab w:val="right" w:leader="dot" w:pos="9350"/>
        </w:tabs>
        <w:rPr>
          <w:rFonts w:cstheme="minorBidi"/>
          <w:noProof/>
          <w:sz w:val="24"/>
          <w:szCs w:val="24"/>
        </w:rPr>
      </w:pPr>
      <w:hyperlink w:anchor="_Toc34402996" w:history="1">
        <w:r w:rsidR="00BE0B8B" w:rsidRPr="008D5BF4">
          <w:rPr>
            <w:rStyle w:val="Hyperlink"/>
            <w:noProof/>
          </w:rPr>
          <w:t>Exhibit 4. Final Set of Dependent Variables</w:t>
        </w:r>
        <w:r w:rsidR="00BE0B8B">
          <w:rPr>
            <w:noProof/>
            <w:webHidden/>
          </w:rPr>
          <w:tab/>
        </w:r>
        <w:r w:rsidR="00BE0B8B">
          <w:rPr>
            <w:noProof/>
            <w:webHidden/>
          </w:rPr>
          <w:fldChar w:fldCharType="begin"/>
        </w:r>
        <w:r w:rsidR="00BE0B8B">
          <w:rPr>
            <w:noProof/>
            <w:webHidden/>
          </w:rPr>
          <w:instrText xml:space="preserve"> PAGEREF _Toc34402996 \h </w:instrText>
        </w:r>
        <w:r w:rsidR="00BE0B8B">
          <w:rPr>
            <w:noProof/>
            <w:webHidden/>
          </w:rPr>
        </w:r>
        <w:r w:rsidR="00BE0B8B">
          <w:rPr>
            <w:noProof/>
            <w:webHidden/>
          </w:rPr>
          <w:fldChar w:fldCharType="separate"/>
        </w:r>
        <w:r w:rsidR="00BE0B8B">
          <w:rPr>
            <w:noProof/>
            <w:webHidden/>
          </w:rPr>
          <w:t>11</w:t>
        </w:r>
        <w:r w:rsidR="00BE0B8B">
          <w:rPr>
            <w:noProof/>
            <w:webHidden/>
          </w:rPr>
          <w:fldChar w:fldCharType="end"/>
        </w:r>
      </w:hyperlink>
    </w:p>
    <w:p w14:paraId="2F7824D9" w14:textId="2317DF15" w:rsidR="00BE0B8B" w:rsidRDefault="00FA6E44">
      <w:pPr>
        <w:pStyle w:val="TableofFigures"/>
        <w:tabs>
          <w:tab w:val="right" w:leader="dot" w:pos="9350"/>
        </w:tabs>
        <w:rPr>
          <w:rFonts w:cstheme="minorBidi"/>
          <w:noProof/>
          <w:sz w:val="24"/>
          <w:szCs w:val="24"/>
        </w:rPr>
      </w:pPr>
      <w:hyperlink w:anchor="_Toc34402997" w:history="1">
        <w:r w:rsidR="00BE0B8B" w:rsidRPr="008D5BF4">
          <w:rPr>
            <w:rStyle w:val="Hyperlink"/>
            <w:noProof/>
          </w:rPr>
          <w:t>Exhibit 5. Data Extraction and Preparation Techniques – Advantages and Disadvantages</w:t>
        </w:r>
        <w:r w:rsidR="00BE0B8B">
          <w:rPr>
            <w:noProof/>
            <w:webHidden/>
          </w:rPr>
          <w:tab/>
        </w:r>
        <w:r w:rsidR="00BE0B8B">
          <w:rPr>
            <w:noProof/>
            <w:webHidden/>
          </w:rPr>
          <w:fldChar w:fldCharType="begin"/>
        </w:r>
        <w:r w:rsidR="00BE0B8B">
          <w:rPr>
            <w:noProof/>
            <w:webHidden/>
          </w:rPr>
          <w:instrText xml:space="preserve"> PAGEREF _Toc34402997 \h </w:instrText>
        </w:r>
        <w:r w:rsidR="00BE0B8B">
          <w:rPr>
            <w:noProof/>
            <w:webHidden/>
          </w:rPr>
        </w:r>
        <w:r w:rsidR="00BE0B8B">
          <w:rPr>
            <w:noProof/>
            <w:webHidden/>
          </w:rPr>
          <w:fldChar w:fldCharType="separate"/>
        </w:r>
        <w:r w:rsidR="00BE0B8B">
          <w:rPr>
            <w:noProof/>
            <w:webHidden/>
          </w:rPr>
          <w:t>12</w:t>
        </w:r>
        <w:r w:rsidR="00BE0B8B">
          <w:rPr>
            <w:noProof/>
            <w:webHidden/>
          </w:rPr>
          <w:fldChar w:fldCharType="end"/>
        </w:r>
      </w:hyperlink>
    </w:p>
    <w:p w14:paraId="2F2A712D" w14:textId="21F36C13" w:rsidR="00BE0B8B" w:rsidRDefault="00FA6E44">
      <w:pPr>
        <w:pStyle w:val="TableofFigures"/>
        <w:tabs>
          <w:tab w:val="right" w:leader="dot" w:pos="9350"/>
        </w:tabs>
        <w:rPr>
          <w:rFonts w:cstheme="minorBidi"/>
          <w:noProof/>
          <w:sz w:val="24"/>
          <w:szCs w:val="24"/>
        </w:rPr>
      </w:pPr>
      <w:hyperlink w:anchor="_Toc34402998" w:history="1">
        <w:r w:rsidR="00BE0B8B" w:rsidRPr="008D5BF4">
          <w:rPr>
            <w:rStyle w:val="Hyperlink"/>
            <w:noProof/>
          </w:rPr>
          <w:t>Exhibit 6. Data Extraction and Preparation Tools – Advantages and Disadvantages</w:t>
        </w:r>
        <w:r w:rsidR="00BE0B8B">
          <w:rPr>
            <w:noProof/>
            <w:webHidden/>
          </w:rPr>
          <w:tab/>
        </w:r>
        <w:r w:rsidR="00BE0B8B">
          <w:rPr>
            <w:noProof/>
            <w:webHidden/>
          </w:rPr>
          <w:fldChar w:fldCharType="begin"/>
        </w:r>
        <w:r w:rsidR="00BE0B8B">
          <w:rPr>
            <w:noProof/>
            <w:webHidden/>
          </w:rPr>
          <w:instrText xml:space="preserve"> PAGEREF _Toc34402998 \h </w:instrText>
        </w:r>
        <w:r w:rsidR="00BE0B8B">
          <w:rPr>
            <w:noProof/>
            <w:webHidden/>
          </w:rPr>
        </w:r>
        <w:r w:rsidR="00BE0B8B">
          <w:rPr>
            <w:noProof/>
            <w:webHidden/>
          </w:rPr>
          <w:fldChar w:fldCharType="separate"/>
        </w:r>
        <w:r w:rsidR="00BE0B8B">
          <w:rPr>
            <w:noProof/>
            <w:webHidden/>
          </w:rPr>
          <w:t>12</w:t>
        </w:r>
        <w:r w:rsidR="00BE0B8B">
          <w:rPr>
            <w:noProof/>
            <w:webHidden/>
          </w:rPr>
          <w:fldChar w:fldCharType="end"/>
        </w:r>
      </w:hyperlink>
    </w:p>
    <w:p w14:paraId="0A4484BF" w14:textId="614F0A8A" w:rsidR="00BE0B8B" w:rsidRDefault="00FA6E44">
      <w:pPr>
        <w:pStyle w:val="TableofFigures"/>
        <w:tabs>
          <w:tab w:val="right" w:leader="dot" w:pos="9350"/>
        </w:tabs>
        <w:rPr>
          <w:rFonts w:cstheme="minorBidi"/>
          <w:noProof/>
          <w:sz w:val="24"/>
          <w:szCs w:val="24"/>
        </w:rPr>
      </w:pPr>
      <w:hyperlink w:anchor="_Toc34402999" w:history="1">
        <w:r w:rsidR="00BE0B8B" w:rsidRPr="008D5BF4">
          <w:rPr>
            <w:rStyle w:val="Hyperlink"/>
            <w:noProof/>
          </w:rPr>
          <w:t>Exhibit 7. Comparison of Model Metrics among Encoders</w:t>
        </w:r>
        <w:r w:rsidR="00BE0B8B">
          <w:rPr>
            <w:noProof/>
            <w:webHidden/>
          </w:rPr>
          <w:tab/>
        </w:r>
        <w:r w:rsidR="00BE0B8B">
          <w:rPr>
            <w:noProof/>
            <w:webHidden/>
          </w:rPr>
          <w:fldChar w:fldCharType="begin"/>
        </w:r>
        <w:r w:rsidR="00BE0B8B">
          <w:rPr>
            <w:noProof/>
            <w:webHidden/>
          </w:rPr>
          <w:instrText xml:space="preserve"> PAGEREF _Toc34402999 \h </w:instrText>
        </w:r>
        <w:r w:rsidR="00BE0B8B">
          <w:rPr>
            <w:noProof/>
            <w:webHidden/>
          </w:rPr>
        </w:r>
        <w:r w:rsidR="00BE0B8B">
          <w:rPr>
            <w:noProof/>
            <w:webHidden/>
          </w:rPr>
          <w:fldChar w:fldCharType="separate"/>
        </w:r>
        <w:r w:rsidR="00BE0B8B">
          <w:rPr>
            <w:noProof/>
            <w:webHidden/>
          </w:rPr>
          <w:t>14</w:t>
        </w:r>
        <w:r w:rsidR="00BE0B8B">
          <w:rPr>
            <w:noProof/>
            <w:webHidden/>
          </w:rPr>
          <w:fldChar w:fldCharType="end"/>
        </w:r>
      </w:hyperlink>
    </w:p>
    <w:p w14:paraId="01A54C1D" w14:textId="4AC7C677" w:rsidR="00BE0B8B" w:rsidRDefault="00FA6E44">
      <w:pPr>
        <w:pStyle w:val="TableofFigures"/>
        <w:tabs>
          <w:tab w:val="right" w:leader="dot" w:pos="9350"/>
        </w:tabs>
        <w:rPr>
          <w:rFonts w:cstheme="minorBidi"/>
          <w:noProof/>
          <w:sz w:val="24"/>
          <w:szCs w:val="24"/>
        </w:rPr>
      </w:pPr>
      <w:hyperlink w:anchor="_Toc34403000" w:history="1">
        <w:r w:rsidR="00BE0B8B" w:rsidRPr="008D5BF4">
          <w:rPr>
            <w:rStyle w:val="Hyperlink"/>
            <w:noProof/>
          </w:rPr>
          <w:t>Exhibit 8. Comparison of Model Metrics among Feature Selection Methods</w:t>
        </w:r>
        <w:r w:rsidR="00BE0B8B">
          <w:rPr>
            <w:noProof/>
            <w:webHidden/>
          </w:rPr>
          <w:tab/>
        </w:r>
        <w:r w:rsidR="00BE0B8B">
          <w:rPr>
            <w:noProof/>
            <w:webHidden/>
          </w:rPr>
          <w:fldChar w:fldCharType="begin"/>
        </w:r>
        <w:r w:rsidR="00BE0B8B">
          <w:rPr>
            <w:noProof/>
            <w:webHidden/>
          </w:rPr>
          <w:instrText xml:space="preserve"> PAGEREF _Toc34403000 \h </w:instrText>
        </w:r>
        <w:r w:rsidR="00BE0B8B">
          <w:rPr>
            <w:noProof/>
            <w:webHidden/>
          </w:rPr>
        </w:r>
        <w:r w:rsidR="00BE0B8B">
          <w:rPr>
            <w:noProof/>
            <w:webHidden/>
          </w:rPr>
          <w:fldChar w:fldCharType="separate"/>
        </w:r>
        <w:r w:rsidR="00BE0B8B">
          <w:rPr>
            <w:noProof/>
            <w:webHidden/>
          </w:rPr>
          <w:t>15</w:t>
        </w:r>
        <w:r w:rsidR="00BE0B8B">
          <w:rPr>
            <w:noProof/>
            <w:webHidden/>
          </w:rPr>
          <w:fldChar w:fldCharType="end"/>
        </w:r>
      </w:hyperlink>
    </w:p>
    <w:p w14:paraId="3D6594E8" w14:textId="767701FF" w:rsidR="00BE0B8B" w:rsidRDefault="00FA6E44">
      <w:pPr>
        <w:pStyle w:val="TableofFigures"/>
        <w:tabs>
          <w:tab w:val="right" w:leader="dot" w:pos="9350"/>
        </w:tabs>
        <w:rPr>
          <w:rFonts w:cstheme="minorBidi"/>
          <w:noProof/>
          <w:sz w:val="24"/>
          <w:szCs w:val="24"/>
        </w:rPr>
      </w:pPr>
      <w:hyperlink w:anchor="_Toc34403001" w:history="1">
        <w:r w:rsidR="00BE0B8B" w:rsidRPr="008D5BF4">
          <w:rPr>
            <w:rStyle w:val="Hyperlink"/>
            <w:noProof/>
          </w:rPr>
          <w:t>Exhibit 9. PCA Explained and Cumulative Variance</w:t>
        </w:r>
        <w:r w:rsidR="00BE0B8B">
          <w:rPr>
            <w:noProof/>
            <w:webHidden/>
          </w:rPr>
          <w:tab/>
        </w:r>
        <w:r w:rsidR="00BE0B8B">
          <w:rPr>
            <w:noProof/>
            <w:webHidden/>
          </w:rPr>
          <w:fldChar w:fldCharType="begin"/>
        </w:r>
        <w:r w:rsidR="00BE0B8B">
          <w:rPr>
            <w:noProof/>
            <w:webHidden/>
          </w:rPr>
          <w:instrText xml:space="preserve"> PAGEREF _Toc34403001 \h </w:instrText>
        </w:r>
        <w:r w:rsidR="00BE0B8B">
          <w:rPr>
            <w:noProof/>
            <w:webHidden/>
          </w:rPr>
        </w:r>
        <w:r w:rsidR="00BE0B8B">
          <w:rPr>
            <w:noProof/>
            <w:webHidden/>
          </w:rPr>
          <w:fldChar w:fldCharType="separate"/>
        </w:r>
        <w:r w:rsidR="00BE0B8B">
          <w:rPr>
            <w:noProof/>
            <w:webHidden/>
          </w:rPr>
          <w:t>15</w:t>
        </w:r>
        <w:r w:rsidR="00BE0B8B">
          <w:rPr>
            <w:noProof/>
            <w:webHidden/>
          </w:rPr>
          <w:fldChar w:fldCharType="end"/>
        </w:r>
      </w:hyperlink>
    </w:p>
    <w:p w14:paraId="7D0E4DBD" w14:textId="606C77B5" w:rsidR="00BE0B8B" w:rsidRDefault="00FA6E44">
      <w:pPr>
        <w:pStyle w:val="TableofFigures"/>
        <w:tabs>
          <w:tab w:val="right" w:leader="dot" w:pos="9350"/>
        </w:tabs>
        <w:rPr>
          <w:rFonts w:cstheme="minorBidi"/>
          <w:noProof/>
          <w:sz w:val="24"/>
          <w:szCs w:val="24"/>
        </w:rPr>
      </w:pPr>
      <w:hyperlink w:anchor="_Toc34403002" w:history="1">
        <w:r w:rsidR="00BE0B8B" w:rsidRPr="008D5BF4">
          <w:rPr>
            <w:rStyle w:val="Hyperlink"/>
            <w:noProof/>
          </w:rPr>
          <w:t>Exhibit 10. Contribution to Variance in First Two Principal Components</w:t>
        </w:r>
        <w:r w:rsidR="00BE0B8B">
          <w:rPr>
            <w:noProof/>
            <w:webHidden/>
          </w:rPr>
          <w:tab/>
        </w:r>
        <w:r w:rsidR="00BE0B8B">
          <w:rPr>
            <w:noProof/>
            <w:webHidden/>
          </w:rPr>
          <w:fldChar w:fldCharType="begin"/>
        </w:r>
        <w:r w:rsidR="00BE0B8B">
          <w:rPr>
            <w:noProof/>
            <w:webHidden/>
          </w:rPr>
          <w:instrText xml:space="preserve"> PAGEREF _Toc34403002 \h </w:instrText>
        </w:r>
        <w:r w:rsidR="00BE0B8B">
          <w:rPr>
            <w:noProof/>
            <w:webHidden/>
          </w:rPr>
        </w:r>
        <w:r w:rsidR="00BE0B8B">
          <w:rPr>
            <w:noProof/>
            <w:webHidden/>
          </w:rPr>
          <w:fldChar w:fldCharType="separate"/>
        </w:r>
        <w:r w:rsidR="00BE0B8B">
          <w:rPr>
            <w:noProof/>
            <w:webHidden/>
          </w:rPr>
          <w:t>16</w:t>
        </w:r>
        <w:r w:rsidR="00BE0B8B">
          <w:rPr>
            <w:noProof/>
            <w:webHidden/>
          </w:rPr>
          <w:fldChar w:fldCharType="end"/>
        </w:r>
      </w:hyperlink>
    </w:p>
    <w:p w14:paraId="28C93F93" w14:textId="2C5CA860" w:rsidR="00BE0B8B" w:rsidRDefault="00FA6E44">
      <w:pPr>
        <w:pStyle w:val="TableofFigures"/>
        <w:tabs>
          <w:tab w:val="right" w:leader="dot" w:pos="9350"/>
        </w:tabs>
        <w:rPr>
          <w:rFonts w:cstheme="minorBidi"/>
          <w:noProof/>
          <w:sz w:val="24"/>
          <w:szCs w:val="24"/>
        </w:rPr>
      </w:pPr>
      <w:hyperlink w:anchor="_Toc34403003" w:history="1">
        <w:r w:rsidR="00BE0B8B" w:rsidRPr="008D5BF4">
          <w:rPr>
            <w:rStyle w:val="Hyperlink"/>
            <w:noProof/>
          </w:rPr>
          <w:t>Exhibit 11. Hierarchical Cluster Analysis Dendrogram</w:t>
        </w:r>
        <w:r w:rsidR="00BE0B8B">
          <w:rPr>
            <w:noProof/>
            <w:webHidden/>
          </w:rPr>
          <w:tab/>
        </w:r>
        <w:r w:rsidR="00BE0B8B">
          <w:rPr>
            <w:noProof/>
            <w:webHidden/>
          </w:rPr>
          <w:fldChar w:fldCharType="begin"/>
        </w:r>
        <w:r w:rsidR="00BE0B8B">
          <w:rPr>
            <w:noProof/>
            <w:webHidden/>
          </w:rPr>
          <w:instrText xml:space="preserve"> PAGEREF _Toc34403003 \h </w:instrText>
        </w:r>
        <w:r w:rsidR="00BE0B8B">
          <w:rPr>
            <w:noProof/>
            <w:webHidden/>
          </w:rPr>
        </w:r>
        <w:r w:rsidR="00BE0B8B">
          <w:rPr>
            <w:noProof/>
            <w:webHidden/>
          </w:rPr>
          <w:fldChar w:fldCharType="separate"/>
        </w:r>
        <w:r w:rsidR="00BE0B8B">
          <w:rPr>
            <w:noProof/>
            <w:webHidden/>
          </w:rPr>
          <w:t>16</w:t>
        </w:r>
        <w:r w:rsidR="00BE0B8B">
          <w:rPr>
            <w:noProof/>
            <w:webHidden/>
          </w:rPr>
          <w:fldChar w:fldCharType="end"/>
        </w:r>
      </w:hyperlink>
    </w:p>
    <w:p w14:paraId="4B98C43E" w14:textId="2AA72DA7" w:rsidR="00BE0B8B" w:rsidRDefault="00FA6E44">
      <w:pPr>
        <w:pStyle w:val="TableofFigures"/>
        <w:tabs>
          <w:tab w:val="right" w:leader="dot" w:pos="9350"/>
        </w:tabs>
        <w:rPr>
          <w:rFonts w:cstheme="minorBidi"/>
          <w:noProof/>
          <w:sz w:val="24"/>
          <w:szCs w:val="24"/>
        </w:rPr>
      </w:pPr>
      <w:hyperlink w:anchor="_Toc34403004" w:history="1">
        <w:r w:rsidR="00BE0B8B" w:rsidRPr="008D5BF4">
          <w:rPr>
            <w:rStyle w:val="Hyperlink"/>
            <w:noProof/>
          </w:rPr>
          <w:t>Exhibit 12. Hierarchical Cluster Analysis Stability Chart</w:t>
        </w:r>
        <w:r w:rsidR="00BE0B8B">
          <w:rPr>
            <w:noProof/>
            <w:webHidden/>
          </w:rPr>
          <w:tab/>
        </w:r>
        <w:r w:rsidR="00BE0B8B">
          <w:rPr>
            <w:noProof/>
            <w:webHidden/>
          </w:rPr>
          <w:fldChar w:fldCharType="begin"/>
        </w:r>
        <w:r w:rsidR="00BE0B8B">
          <w:rPr>
            <w:noProof/>
            <w:webHidden/>
          </w:rPr>
          <w:instrText xml:space="preserve"> PAGEREF _Toc34403004 \h </w:instrText>
        </w:r>
        <w:r w:rsidR="00BE0B8B">
          <w:rPr>
            <w:noProof/>
            <w:webHidden/>
          </w:rPr>
        </w:r>
        <w:r w:rsidR="00BE0B8B">
          <w:rPr>
            <w:noProof/>
            <w:webHidden/>
          </w:rPr>
          <w:fldChar w:fldCharType="separate"/>
        </w:r>
        <w:r w:rsidR="00BE0B8B">
          <w:rPr>
            <w:noProof/>
            <w:webHidden/>
          </w:rPr>
          <w:t>17</w:t>
        </w:r>
        <w:r w:rsidR="00BE0B8B">
          <w:rPr>
            <w:noProof/>
            <w:webHidden/>
          </w:rPr>
          <w:fldChar w:fldCharType="end"/>
        </w:r>
      </w:hyperlink>
    </w:p>
    <w:p w14:paraId="3EAD5032" w14:textId="0846A707" w:rsidR="00BE0B8B" w:rsidRDefault="00FA6E44">
      <w:pPr>
        <w:pStyle w:val="TableofFigures"/>
        <w:tabs>
          <w:tab w:val="right" w:leader="dot" w:pos="9350"/>
        </w:tabs>
        <w:rPr>
          <w:rFonts w:cstheme="minorBidi"/>
          <w:noProof/>
          <w:sz w:val="24"/>
          <w:szCs w:val="24"/>
        </w:rPr>
      </w:pPr>
      <w:hyperlink w:anchor="_Toc34403005" w:history="1">
        <w:r w:rsidR="00BE0B8B" w:rsidRPr="008D5BF4">
          <w:rPr>
            <w:rStyle w:val="Hyperlink"/>
            <w:noProof/>
          </w:rPr>
          <w:t>Exhibit 13 Identified Clusters</w:t>
        </w:r>
        <w:r w:rsidR="00BE0B8B">
          <w:rPr>
            <w:noProof/>
            <w:webHidden/>
          </w:rPr>
          <w:tab/>
        </w:r>
        <w:r w:rsidR="00BE0B8B">
          <w:rPr>
            <w:noProof/>
            <w:webHidden/>
          </w:rPr>
          <w:fldChar w:fldCharType="begin"/>
        </w:r>
        <w:r w:rsidR="00BE0B8B">
          <w:rPr>
            <w:noProof/>
            <w:webHidden/>
          </w:rPr>
          <w:instrText xml:space="preserve"> PAGEREF _Toc34403005 \h </w:instrText>
        </w:r>
        <w:r w:rsidR="00BE0B8B">
          <w:rPr>
            <w:noProof/>
            <w:webHidden/>
          </w:rPr>
        </w:r>
        <w:r w:rsidR="00BE0B8B">
          <w:rPr>
            <w:noProof/>
            <w:webHidden/>
          </w:rPr>
          <w:fldChar w:fldCharType="separate"/>
        </w:r>
        <w:r w:rsidR="00BE0B8B">
          <w:rPr>
            <w:noProof/>
            <w:webHidden/>
          </w:rPr>
          <w:t>17</w:t>
        </w:r>
        <w:r w:rsidR="00BE0B8B">
          <w:rPr>
            <w:noProof/>
            <w:webHidden/>
          </w:rPr>
          <w:fldChar w:fldCharType="end"/>
        </w:r>
      </w:hyperlink>
    </w:p>
    <w:p w14:paraId="19EA678E" w14:textId="5B21951A" w:rsidR="00BE0B8B" w:rsidRDefault="00FA6E44">
      <w:pPr>
        <w:pStyle w:val="TableofFigures"/>
        <w:tabs>
          <w:tab w:val="right" w:leader="dot" w:pos="9350"/>
        </w:tabs>
        <w:rPr>
          <w:rFonts w:cstheme="minorBidi"/>
          <w:noProof/>
          <w:sz w:val="24"/>
          <w:szCs w:val="24"/>
        </w:rPr>
      </w:pPr>
      <w:hyperlink w:anchor="_Toc34403006" w:history="1">
        <w:r w:rsidR="00BE0B8B" w:rsidRPr="008D5BF4">
          <w:rPr>
            <w:rStyle w:val="Hyperlink"/>
            <w:noProof/>
          </w:rPr>
          <w:t>Exhibit 14. Techniques and Tools for Analysis – Advantages and Disadvantages</w:t>
        </w:r>
        <w:r w:rsidR="00BE0B8B">
          <w:rPr>
            <w:noProof/>
            <w:webHidden/>
          </w:rPr>
          <w:tab/>
        </w:r>
        <w:r w:rsidR="00BE0B8B">
          <w:rPr>
            <w:noProof/>
            <w:webHidden/>
          </w:rPr>
          <w:fldChar w:fldCharType="begin"/>
        </w:r>
        <w:r w:rsidR="00BE0B8B">
          <w:rPr>
            <w:noProof/>
            <w:webHidden/>
          </w:rPr>
          <w:instrText xml:space="preserve"> PAGEREF _Toc34403006 \h </w:instrText>
        </w:r>
        <w:r w:rsidR="00BE0B8B">
          <w:rPr>
            <w:noProof/>
            <w:webHidden/>
          </w:rPr>
        </w:r>
        <w:r w:rsidR="00BE0B8B">
          <w:rPr>
            <w:noProof/>
            <w:webHidden/>
          </w:rPr>
          <w:fldChar w:fldCharType="separate"/>
        </w:r>
        <w:r w:rsidR="00BE0B8B">
          <w:rPr>
            <w:noProof/>
            <w:webHidden/>
          </w:rPr>
          <w:t>18</w:t>
        </w:r>
        <w:r w:rsidR="00BE0B8B">
          <w:rPr>
            <w:noProof/>
            <w:webHidden/>
          </w:rPr>
          <w:fldChar w:fldCharType="end"/>
        </w:r>
      </w:hyperlink>
    </w:p>
    <w:p w14:paraId="749D5657" w14:textId="509380CF"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4406859"/>
      <w:r>
        <w:lastRenderedPageBreak/>
        <w:t>Research Question</w:t>
      </w:r>
      <w:bookmarkEnd w:id="1"/>
      <w:bookmarkEnd w:id="2"/>
    </w:p>
    <w:p w14:paraId="31C5F65F" w14:textId="00B1FA9E" w:rsidR="00EA3E28" w:rsidRDefault="00572314" w:rsidP="00572314">
      <w:pPr>
        <w:pStyle w:val="Instructions"/>
      </w:pPr>
      <w:r>
        <w:t>Summarize the original, real-data research question you identified (and obtained approval for) in Task 1. Your summary should include your justification for the research question, a description of the context in which the research question exists, and a discussion of your hypothesis.</w:t>
      </w:r>
    </w:p>
    <w:p w14:paraId="6E63F7AB" w14:textId="31F71A97" w:rsidR="00B40409" w:rsidRDefault="00B40409" w:rsidP="00E6271C">
      <w:pPr>
        <w:pStyle w:val="Instructions"/>
      </w:pPr>
      <w:r>
        <w:t>A:</w:t>
      </w:r>
      <w:r w:rsidR="00417BA0">
        <w:t xml:space="preserve"> </w:t>
      </w:r>
      <w:r>
        <w:t>RESEARCH QUESTION</w:t>
      </w:r>
    </w:p>
    <w:p w14:paraId="0C2154E2" w14:textId="2E7AE2B6" w:rsidR="00B40409" w:rsidRDefault="00B40409" w:rsidP="00E6271C">
      <w:pPr>
        <w:pStyle w:val="Instructions"/>
      </w:pPr>
      <w:r>
        <w:t>The summary of the research question includes justification for the question, a description of the context, and a discussion of the hypothesis. Each of these elements align with the others and the hypothesis is plausible, given the research question.</w:t>
      </w:r>
    </w:p>
    <w:p w14:paraId="3B583217" w14:textId="5CCD80B7" w:rsidR="00C23B9D" w:rsidRPr="00C23B9D" w:rsidRDefault="00C23B9D" w:rsidP="00C23B9D">
      <w:pPr>
        <w:pStyle w:val="Notes"/>
      </w:pPr>
      <w:r w:rsidRPr="00C23B9D">
        <w:t>http://www.marknagelberg.com/syncing-your-jupyter-notebook-charts-to-microsoft-word-reports/</w:t>
      </w:r>
    </w:p>
    <w:p w14:paraId="2AB98311" w14:textId="1EE7E32E" w:rsidR="00417BA0" w:rsidRDefault="00417BA0" w:rsidP="00417BA0">
      <w:pPr>
        <w:pStyle w:val="IntenseQuote"/>
      </w:pPr>
      <w:r>
        <w:t>What factors predict Incident Management SLA compliance?</w:t>
      </w:r>
    </w:p>
    <w:p w14:paraId="4103315B" w14:textId="77777777" w:rsidR="00FA6EE9" w:rsidRPr="00FA6EE9" w:rsidRDefault="00FA6EE9" w:rsidP="00346A6C">
      <w:pPr>
        <w:pStyle w:val="BodyText"/>
      </w:pPr>
    </w:p>
    <w:p w14:paraId="47D5776F" w14:textId="3E46AA34" w:rsidR="00417BA0" w:rsidRDefault="00417BA0" w:rsidP="00417BA0">
      <w:pPr>
        <w:pStyle w:val="Heading2"/>
      </w:pPr>
      <w:bookmarkStart w:id="3" w:name="_Toc34406860"/>
      <w:r>
        <w:t>Justification for the Question</w:t>
      </w:r>
      <w:bookmarkEnd w:id="3"/>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4" w:name="_Toc34406861"/>
      <w:r>
        <w:t>Context</w:t>
      </w:r>
      <w:bookmarkEnd w:id="4"/>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w:t>
      </w:r>
      <w:r w:rsidRPr="00E6271C">
        <w:lastRenderedPageBreak/>
        <w:t>example, the steps taken to resolve them, the individuals involved with the incidents, the 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25CC732A"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w:t>
      </w:r>
      <w:proofErr w:type="spellStart"/>
      <w:r w:rsidRPr="00E6271C">
        <w:t>Hinkka</w:t>
      </w:r>
      <w:proofErr w:type="spellEnd"/>
      <w:r w:rsidRPr="00E6271C">
        <w:t xml:space="preserve">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w:t>
      </w:r>
      <w:proofErr w:type="spellStart"/>
      <w:r w:rsidRPr="00E6271C">
        <w:t>Sarnovsky</w:t>
      </w:r>
      <w:proofErr w:type="spellEnd"/>
      <w:r w:rsidRPr="00E6271C">
        <w:t xml:space="preserve"> and </w:t>
      </w:r>
      <w:proofErr w:type="spellStart"/>
      <w:r w:rsidRPr="00E6271C">
        <w:t>Surma</w:t>
      </w:r>
      <w:proofErr w:type="spellEnd"/>
      <w:r w:rsidRPr="00E6271C">
        <w:t xml:space="preserve">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Sarnovsky &amp; Surma,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In summary, these studies focus on questions associated with the efficiency and effectiveness of incident management practices.</w:t>
      </w:r>
    </w:p>
    <w:p w14:paraId="5EE7AB50" w14:textId="2627B239" w:rsidR="00417BA0" w:rsidRPr="00E6271C" w:rsidRDefault="00417BA0" w:rsidP="00417BA0">
      <w:pPr>
        <w:pStyle w:val="Heading2"/>
        <w:rPr>
          <w:rFonts w:eastAsiaTheme="minorEastAsia" w:cstheme="minorBidi"/>
          <w:kern w:val="24"/>
          <w:lang w:eastAsia="ja-JP"/>
        </w:rPr>
      </w:pPr>
      <w:bookmarkStart w:id="5" w:name="_Toc34406862"/>
      <w:r>
        <w:t>Hypothesis Discussion</w:t>
      </w:r>
      <w:bookmarkEnd w:id="5"/>
    </w:p>
    <w:p w14:paraId="75AE915B" w14:textId="02ADEAAC" w:rsidR="00E6271C" w:rsidRPr="00A97E84" w:rsidRDefault="00E6271C" w:rsidP="00346A6C">
      <w:pPr>
        <w:pStyle w:val="BodyText"/>
        <w:rPr>
          <w:highlight w:val="yellow"/>
        </w:rPr>
      </w:pPr>
      <w:r w:rsidRPr="00A97E84">
        <w:rPr>
          <w:highlight w:val="yellow"/>
        </w:rPr>
        <w:t xml:space="preserve">As an enhancement to the above identified research, this project focuses on an alternative, original question aimed at identifying characteristics of incidents causing the greatest disruption to users and customers. </w:t>
      </w:r>
      <w:r w:rsidR="00417BA0" w:rsidRPr="00A97E84">
        <w:rPr>
          <w:highlight w:val="yellow"/>
        </w:rPr>
        <w:t>The project use</w:t>
      </w:r>
      <w:r w:rsidR="00E139C3" w:rsidRPr="00A97E84">
        <w:rPr>
          <w:highlight w:val="yellow"/>
        </w:rPr>
        <w:t>d</w:t>
      </w:r>
      <w:r w:rsidR="00417BA0" w:rsidRPr="00A97E84">
        <w:rPr>
          <w:highlight w:val="yellow"/>
        </w:rPr>
        <w:t xml:space="preserve"> logistic regression analysis methods for which the following hypothesis statements apply: </w:t>
      </w:r>
    </w:p>
    <w:p w14:paraId="02DB2C93" w14:textId="22A07457" w:rsidR="00417BA0" w:rsidRPr="00A97E84" w:rsidRDefault="00417BA0" w:rsidP="00417BA0">
      <w:pPr>
        <w:pStyle w:val="List"/>
        <w:rPr>
          <w:highlight w:val="yellow"/>
        </w:rPr>
      </w:pPr>
      <w:r w:rsidRPr="00A97E84">
        <w:rPr>
          <w:highlight w:val="yellow"/>
        </w:rPr>
        <w:t>H</w:t>
      </w:r>
      <w:r w:rsidRPr="00A97E84">
        <w:rPr>
          <w:highlight w:val="yellow"/>
          <w:vertAlign w:val="subscript"/>
        </w:rPr>
        <w:t>0</w:t>
      </w:r>
      <w:r w:rsidRPr="00A97E84">
        <w:rPr>
          <w:highlight w:val="yellow"/>
        </w:rPr>
        <w:t xml:space="preserve">: Data </w:t>
      </w:r>
      <w:r w:rsidR="00EB2DE2" w:rsidRPr="00A97E84">
        <w:rPr>
          <w:highlight w:val="yellow"/>
        </w:rPr>
        <w:t>contains</w:t>
      </w:r>
      <w:r w:rsidRPr="00A97E84">
        <w:rPr>
          <w:highlight w:val="yellow"/>
        </w:rPr>
        <w:t xml:space="preserve"> no </w:t>
      </w:r>
      <w:r w:rsidR="00EB2DE2" w:rsidRPr="00A97E84">
        <w:rPr>
          <w:highlight w:val="yellow"/>
        </w:rPr>
        <w:t>significant indicators</w:t>
      </w:r>
      <w:r w:rsidRPr="00A97E84">
        <w:rPr>
          <w:highlight w:val="yellow"/>
        </w:rPr>
        <w:t xml:space="preserve"> about the final SLA status of an incident (the coefficients of a logistic regression model are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2D49B78E" w14:textId="03C17D49" w:rsidR="00417BA0" w:rsidRPr="00417BA0" w:rsidRDefault="00417BA0" w:rsidP="00417BA0">
      <w:pPr>
        <w:pStyle w:val="List"/>
      </w:pPr>
      <w:r w:rsidRPr="00A97E84">
        <w:rPr>
          <w:highlight w:val="yellow"/>
        </w:rPr>
        <w:t>H</w:t>
      </w:r>
      <w:r w:rsidRPr="00A97E84">
        <w:rPr>
          <w:highlight w:val="yellow"/>
          <w:vertAlign w:val="subscript"/>
        </w:rPr>
        <w:t>1</w:t>
      </w:r>
      <w:r w:rsidRPr="00A97E84">
        <w:rPr>
          <w:highlight w:val="yellow"/>
        </w:rPr>
        <w:t xml:space="preserve">: Data </w:t>
      </w:r>
      <w:r w:rsidR="00EB2DE2" w:rsidRPr="00A97E84">
        <w:rPr>
          <w:highlight w:val="yellow"/>
        </w:rPr>
        <w:t>contains</w:t>
      </w:r>
      <w:r w:rsidRPr="00A97E84">
        <w:rPr>
          <w:highlight w:val="yellow"/>
        </w:rPr>
        <w:t xml:space="preserve"> </w:t>
      </w:r>
      <w:r w:rsidR="00EB2DE2" w:rsidRPr="00A97E84">
        <w:rPr>
          <w:highlight w:val="yellow"/>
        </w:rPr>
        <w:t xml:space="preserve">significant indicators </w:t>
      </w:r>
      <w:r w:rsidRPr="00A97E84">
        <w:rPr>
          <w:highlight w:val="yellow"/>
        </w:rPr>
        <w:t xml:space="preserve">about the final SLA status of an incident (the coefficients of a logistic regression model are not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5B21F9AC" w14:textId="77777777" w:rsidR="00417BA0" w:rsidRPr="00E6271C" w:rsidRDefault="00417BA0" w:rsidP="00346A6C">
      <w:pPr>
        <w:pStyle w:val="BodyText"/>
      </w:pPr>
    </w:p>
    <w:p w14:paraId="5DA97694" w14:textId="3DBDB498" w:rsidR="00572314" w:rsidRDefault="00572314" w:rsidP="00572314">
      <w:pPr>
        <w:pStyle w:val="Heading1"/>
      </w:pPr>
      <w:bookmarkStart w:id="6" w:name="_Toc34406863"/>
      <w:r>
        <w:lastRenderedPageBreak/>
        <w:t>Data Collection</w:t>
      </w:r>
      <w:bookmarkEnd w:id="6"/>
    </w:p>
    <w:p w14:paraId="3F528615" w14:textId="44E14ABC" w:rsidR="00EA3E28" w:rsidRDefault="00572314" w:rsidP="00572314">
      <w:pPr>
        <w:pStyle w:val="Instructions"/>
      </w:pPr>
      <w:r>
        <w:t>Report on your data collection process by describing the relevant data you collected, discussing any advantages and disadvantages of the data-gathering methodology you used, and detailing how you overcame any challenges you encountered during the process of collecting your data.</w:t>
      </w:r>
    </w:p>
    <w:p w14:paraId="4B751184" w14:textId="77777777" w:rsidR="00B40409" w:rsidRDefault="00B40409" w:rsidP="00E6271C">
      <w:pPr>
        <w:pStyle w:val="Instructions"/>
      </w:pPr>
      <w:r>
        <w:t>B:DATA COLLECTION</w:t>
      </w:r>
    </w:p>
    <w:p w14:paraId="652DCA5F" w14:textId="1CCC4148" w:rsidR="00B40409" w:rsidRDefault="00B40409" w:rsidP="00E6271C">
      <w:pPr>
        <w:pStyle w:val="Instructions"/>
      </w:pPr>
      <w:r>
        <w:t>The report on the data-collection process includes a description of the data collected, a discussion of any advantages and disadvantages of the methodology used, and a discussion of how challenges in the process were overcome. Each of these elements align with each other and the methodology used was appropriate for the data collected.</w:t>
      </w:r>
    </w:p>
    <w:p w14:paraId="62F1256B" w14:textId="5DBB99BA" w:rsidR="00FA6EE9" w:rsidRPr="00FA6EE9" w:rsidRDefault="00FA6EE9" w:rsidP="00346A6C">
      <w:pPr>
        <w:pStyle w:val="BodyText"/>
      </w:pPr>
      <w:r>
        <w:t>This section describes the collected data, the methodology used for collection, and any associated challenges.</w:t>
      </w:r>
    </w:p>
    <w:p w14:paraId="428D73C5" w14:textId="555B8254" w:rsidR="00E139C3" w:rsidRDefault="00E139C3" w:rsidP="00E139C3">
      <w:pPr>
        <w:pStyle w:val="Heading2"/>
      </w:pPr>
      <w:bookmarkStart w:id="7" w:name="_Toc34406864"/>
      <w:r w:rsidRPr="00E139C3">
        <w:t>Collected Data</w:t>
      </w:r>
      <w:bookmarkEnd w:id="7"/>
    </w:p>
    <w:p w14:paraId="7F52D4BD" w14:textId="7685DB7D"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8" w:name="_Toc34406865"/>
      <w:r w:rsidRPr="00E139C3">
        <w:t>Methodology</w:t>
      </w:r>
      <w:bookmarkEnd w:id="8"/>
    </w:p>
    <w:p w14:paraId="485E896A" w14:textId="7C2A51C5" w:rsidR="00586351" w:rsidRPr="00586351" w:rsidRDefault="00586351" w:rsidP="00586351">
      <w:pPr>
        <w:pStyle w:val="BodyText"/>
        <w:rPr>
          <w:lang w:eastAsia="en-US"/>
        </w:rPr>
      </w:pPr>
      <w:r>
        <w:rPr>
          <w:lang w:eastAsia="en-US"/>
        </w:rPr>
        <w:t xml:space="preserve">Data collection followed a </w:t>
      </w:r>
      <w:proofErr w:type="gramStart"/>
      <w:r>
        <w:rPr>
          <w:lang w:eastAsia="en-US"/>
        </w:rPr>
        <w:t>three step</w:t>
      </w:r>
      <w:proofErr w:type="gramEnd"/>
      <w:r>
        <w:rPr>
          <w:lang w:eastAsia="en-US"/>
        </w:rPr>
        <w:t xml:space="preserve">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9" w:name="_Toc34406866"/>
      <w:r w:rsidRPr="00AF7D5D">
        <w:t>Search</w:t>
      </w:r>
      <w:bookmarkEnd w:id="9"/>
    </w:p>
    <w:p w14:paraId="72ED3281" w14:textId="3FBD72D1" w:rsidR="00EE0C0D" w:rsidRDefault="00EE0C0D" w:rsidP="00346A6C">
      <w:pPr>
        <w:pStyle w:val="BodyText"/>
      </w:pPr>
      <w:r>
        <w:t xml:space="preserve">The first step in data collection for an analysis project involves identifying the location and availability of relevant data sets. </w:t>
      </w:r>
      <w:r w:rsidR="00D04042">
        <w:t xml:space="preserve">Search criteria identified a candidate pool of data sets with relevancy to the topic of Incident Management in an IT Service Management context. </w:t>
      </w:r>
      <w:r>
        <w:t xml:space="preserve">Internet-based search tools used by this project to identify </w:t>
      </w:r>
      <w:r w:rsidR="00D04042">
        <w:t>publicly available</w:t>
      </w:r>
      <w:r w:rsidR="00BA19FF">
        <w:t xml:space="preserve"> </w:t>
      </w:r>
      <w:r>
        <w:t>subject data set</w:t>
      </w:r>
      <w:r w:rsidR="00D04042">
        <w:t>s</w:t>
      </w:r>
      <w:r>
        <w:t xml:space="preserve"> included: </w:t>
      </w:r>
    </w:p>
    <w:p w14:paraId="03700F6A" w14:textId="15A3E89B" w:rsidR="00EE0C0D" w:rsidRDefault="00BA19FF" w:rsidP="00BF06AF">
      <w:pPr>
        <w:pStyle w:val="ListBullet"/>
      </w:pPr>
      <w:r>
        <w:t>Data.Gov (</w:t>
      </w:r>
      <w:hyperlink r:id="rId18" w:history="1">
        <w:r w:rsidRPr="00BA19FF">
          <w:rPr>
            <w:rStyle w:val="Hyperlink"/>
          </w:rPr>
          <w:t>https://www.data.gov/</w:t>
        </w:r>
      </w:hyperlink>
      <w:r>
        <w:t>)</w:t>
      </w:r>
    </w:p>
    <w:p w14:paraId="3343ED9D" w14:textId="4C1F51CF" w:rsidR="00BA19FF" w:rsidRDefault="00BA19FF" w:rsidP="00BF06AF">
      <w:pPr>
        <w:pStyle w:val="ListBullet"/>
      </w:pPr>
      <w:r>
        <w:t>University of California, Irvine Machine Learning Repository (</w:t>
      </w:r>
      <w:hyperlink r:id="rId19" w:history="1">
        <w:r w:rsidRPr="00BA19FF">
          <w:rPr>
            <w:rStyle w:val="Hyperlink"/>
          </w:rPr>
          <w:t>https://archive.ics.uci.edu/ml/index.php</w:t>
        </w:r>
      </w:hyperlink>
      <w:r>
        <w:t>)</w:t>
      </w:r>
    </w:p>
    <w:p w14:paraId="79932DA5" w14:textId="68924152" w:rsidR="00BA19FF" w:rsidRDefault="00BA19FF" w:rsidP="00BF06AF">
      <w:pPr>
        <w:pStyle w:val="ListBullet"/>
      </w:pPr>
      <w:r>
        <w:t>Google Scholar (</w:t>
      </w:r>
      <w:hyperlink r:id="rId20" w:history="1">
        <w:r w:rsidRPr="00BA19FF">
          <w:rPr>
            <w:rStyle w:val="Hyperlink"/>
          </w:rPr>
          <w:t>https://scholar.google.com/</w:t>
        </w:r>
      </w:hyperlink>
      <w:r>
        <w:t>)</w:t>
      </w:r>
    </w:p>
    <w:p w14:paraId="431906AD" w14:textId="4DE0DFCC" w:rsidR="00BA19FF" w:rsidRPr="00BA19FF" w:rsidRDefault="00BA19FF" w:rsidP="00BA19FF">
      <w:pPr>
        <w:pStyle w:val="ListBullet"/>
      </w:pPr>
      <w:r>
        <w:lastRenderedPageBreak/>
        <w:t>Google Dataset Search (</w:t>
      </w:r>
      <w:hyperlink r:id="rId21" w:history="1">
        <w:r w:rsidRPr="00BA19FF">
          <w:rPr>
            <w:rStyle w:val="Hyperlink"/>
          </w:rPr>
          <w:t>https://datasetsearch.research.google.com/</w:t>
        </w:r>
      </w:hyperlink>
      <w:r>
        <w:t>)</w:t>
      </w:r>
    </w:p>
    <w:p w14:paraId="763DF5C7" w14:textId="46F67C5C"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5EF53FAC" w14:textId="23E7C028" w:rsidR="00C95C07" w:rsidRDefault="00C95C07" w:rsidP="00AF7D5D">
      <w:pPr>
        <w:pStyle w:val="Heading3"/>
      </w:pPr>
      <w:bookmarkStart w:id="10" w:name="_Toc34406867"/>
      <w:r w:rsidRPr="00AF7D5D">
        <w:t>Screen</w:t>
      </w:r>
      <w:bookmarkEnd w:id="10"/>
    </w:p>
    <w:p w14:paraId="23A86F78" w14:textId="7ACE6CF8" w:rsidR="00EE0C0D" w:rsidRDefault="00D04042" w:rsidP="00346A6C">
      <w:pPr>
        <w:pStyle w:val="BodyText"/>
      </w:pPr>
      <w:r>
        <w:t xml:space="preserve">S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1" w:name="_Toc34406868"/>
      <w:r w:rsidRPr="00AF7D5D">
        <w:t>Sele</w:t>
      </w:r>
      <w:r>
        <w:t>ct</w:t>
      </w:r>
      <w:bookmarkEnd w:id="11"/>
    </w:p>
    <w:p w14:paraId="6D8E1F3F" w14:textId="310513E0" w:rsidR="00AF7D5D" w:rsidRDefault="00EC1551" w:rsidP="00346A6C">
      <w:pPr>
        <w:pStyle w:val="BodyText"/>
      </w:pPr>
      <w:r>
        <w:t xml:space="preserve">This project used the first data set due to the availability of supporting documents such as a detailed, accurate data dictionary and Incident Management process documentation. </w:t>
      </w:r>
    </w:p>
    <w:p w14:paraId="37C2B1D8" w14:textId="40BDA1FE" w:rsidR="00EE0C0D" w:rsidRPr="00AF7D5D" w:rsidRDefault="00CD1819" w:rsidP="00EE0C0D">
      <w:pPr>
        <w:pStyle w:val="Heading2"/>
      </w:pPr>
      <w:bookmarkStart w:id="12" w:name="_Toc34406869"/>
      <w:r>
        <w:t xml:space="preserve">Methodology </w:t>
      </w:r>
      <w:r w:rsidR="00EE0C0D">
        <w:t>Advantages and Disadvantages</w:t>
      </w:r>
      <w:bookmarkEnd w:id="12"/>
    </w:p>
    <w:p w14:paraId="7AFEF194" w14:textId="24408EC8" w:rsidR="004C6782" w:rsidRDefault="004C6782" w:rsidP="004C6782">
      <w:pPr>
        <w:pStyle w:val="Caption"/>
      </w:pPr>
      <w:bookmarkStart w:id="13" w:name="_Toc34402993"/>
      <w:r>
        <w:t xml:space="preserve">Exhibit </w:t>
      </w:r>
      <w:r w:rsidR="00FA6E44">
        <w:fldChar w:fldCharType="begin"/>
      </w:r>
      <w:r w:rsidR="00FA6E44">
        <w:instrText xml:space="preserve"> SEQ Exhibit \* ARABIC </w:instrText>
      </w:r>
      <w:r w:rsidR="00FA6E44">
        <w:fldChar w:fldCharType="separate"/>
      </w:r>
      <w:r w:rsidR="00F30BDF">
        <w:rPr>
          <w:noProof/>
        </w:rPr>
        <w:t>1</w:t>
      </w:r>
      <w:r w:rsidR="00FA6E44">
        <w:rPr>
          <w:noProof/>
        </w:rPr>
        <w:fldChar w:fldCharType="end"/>
      </w:r>
      <w:r>
        <w:t xml:space="preserve">. Method </w:t>
      </w:r>
      <w:r w:rsidR="005B20F7">
        <w:t xml:space="preserve">for Data Collection </w:t>
      </w:r>
      <w:r>
        <w:t>– Advantages and Disadvantages</w:t>
      </w:r>
      <w:bookmarkEnd w:id="13"/>
    </w:p>
    <w:tbl>
      <w:tblPr>
        <w:tblStyle w:val="APAReport"/>
        <w:tblW w:w="5000" w:type="pct"/>
        <w:tblLook w:val="04A0" w:firstRow="1" w:lastRow="0" w:firstColumn="1" w:lastColumn="0" w:noHBand="0" w:noVBand="1"/>
      </w:tblPr>
      <w:tblGrid>
        <w:gridCol w:w="3120"/>
        <w:gridCol w:w="3121"/>
        <w:gridCol w:w="3119"/>
      </w:tblGrid>
      <w:tr w:rsidR="004C6782" w14:paraId="1192E1F8" w14:textId="77777777" w:rsidTr="00AF7D5D">
        <w:trPr>
          <w:cnfStyle w:val="100000000000" w:firstRow="1" w:lastRow="0" w:firstColumn="0" w:lastColumn="0" w:oddVBand="0" w:evenVBand="0" w:oddHBand="0" w:evenHBand="0" w:firstRowFirstColumn="0" w:firstRowLastColumn="0" w:lastRowFirstColumn="0" w:lastRowLastColumn="0"/>
        </w:trPr>
        <w:tc>
          <w:tcPr>
            <w:tcW w:w="1667" w:type="pct"/>
          </w:tcPr>
          <w:p w14:paraId="2186B966" w14:textId="2AD85703" w:rsidR="004C6782" w:rsidRDefault="004C6782" w:rsidP="00AF7D5D">
            <w:r>
              <w:t>Method</w:t>
            </w:r>
          </w:p>
        </w:tc>
        <w:tc>
          <w:tcPr>
            <w:tcW w:w="1667" w:type="pct"/>
          </w:tcPr>
          <w:p w14:paraId="488330A2" w14:textId="77777777" w:rsidR="004C6782" w:rsidRDefault="004C6782" w:rsidP="00AF7D5D">
            <w:r>
              <w:t>Advantages</w:t>
            </w:r>
          </w:p>
        </w:tc>
        <w:tc>
          <w:tcPr>
            <w:tcW w:w="1666" w:type="pct"/>
          </w:tcPr>
          <w:p w14:paraId="6BED81A1" w14:textId="77777777" w:rsidR="004C6782" w:rsidRDefault="004C6782" w:rsidP="00AF7D5D">
            <w:r>
              <w:t>Disadvantages</w:t>
            </w:r>
          </w:p>
        </w:tc>
      </w:tr>
      <w:tr w:rsidR="004C6782" w14:paraId="32DCACE1" w14:textId="77777777" w:rsidTr="00AF7D5D">
        <w:tc>
          <w:tcPr>
            <w:tcW w:w="1667" w:type="pct"/>
          </w:tcPr>
          <w:p w14:paraId="4AF3B0E6" w14:textId="6AC1B2CD" w:rsidR="004C6782" w:rsidRDefault="00BA19FF" w:rsidP="00AF7D5D">
            <w:r>
              <w:t>Internet search for candidate data sets</w:t>
            </w:r>
          </w:p>
        </w:tc>
        <w:tc>
          <w:tcPr>
            <w:tcW w:w="1667" w:type="pct"/>
          </w:tcPr>
          <w:p w14:paraId="01D63E2D" w14:textId="21EBBA1A" w:rsidR="004C6782" w:rsidRDefault="00BA19FF" w:rsidP="00AF7D5D">
            <w:r>
              <w:t>Broad range of results</w:t>
            </w:r>
          </w:p>
        </w:tc>
        <w:tc>
          <w:tcPr>
            <w:tcW w:w="1666" w:type="pct"/>
          </w:tcPr>
          <w:p w14:paraId="131BF6ED" w14:textId="3A3A4144" w:rsidR="004C6782" w:rsidRDefault="00BA19FF" w:rsidP="00AF7D5D">
            <w:r>
              <w:t>Required filtering out cybersecurity and transportation incidents</w:t>
            </w:r>
          </w:p>
        </w:tc>
      </w:tr>
    </w:tbl>
    <w:p w14:paraId="598A2855" w14:textId="7153F51A" w:rsidR="00E139C3" w:rsidRDefault="00E139C3" w:rsidP="00E139C3">
      <w:pPr>
        <w:pStyle w:val="Heading2"/>
      </w:pPr>
      <w:bookmarkStart w:id="14" w:name="_Toc34406870"/>
      <w:r w:rsidRPr="00E139C3">
        <w:t>Challenges</w:t>
      </w:r>
      <w:bookmarkEnd w:id="14"/>
    </w:p>
    <w:p w14:paraId="4F066A6B" w14:textId="172DDF0B"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p>
    <w:p w14:paraId="77A644DB" w14:textId="12897B79" w:rsidR="00572314" w:rsidRDefault="00572314" w:rsidP="00572314">
      <w:pPr>
        <w:pStyle w:val="Heading1"/>
      </w:pPr>
      <w:bookmarkStart w:id="15" w:name="_Ref33456673"/>
      <w:bookmarkStart w:id="16" w:name="_Ref33456711"/>
      <w:bookmarkStart w:id="17" w:name="_Ref33456720"/>
      <w:bookmarkStart w:id="18" w:name="_Toc34406871"/>
      <w:r>
        <w:t>Data Extraction and Preparation</w:t>
      </w:r>
      <w:bookmarkEnd w:id="15"/>
      <w:bookmarkEnd w:id="16"/>
      <w:bookmarkEnd w:id="17"/>
      <w:bookmarkEnd w:id="18"/>
    </w:p>
    <w:p w14:paraId="6D42949E" w14:textId="77777777" w:rsidR="00EA3E28" w:rsidRDefault="00572314" w:rsidP="00572314">
      <w:pPr>
        <w:pStyle w:val="Instructions"/>
      </w:pPr>
      <w:r>
        <w:t xml:space="preserve">Describe your data extraction and preparation process. Provide screenshots to illustrate each step, as evidence of the work performed. Explain the tools and techniques you used for data extraction and data preparation, including how these tools and techniques were used on the data. Justify why you used these particular tools and </w:t>
      </w:r>
      <w:proofErr w:type="gramStart"/>
      <w:r>
        <w:t>techniques, and</w:t>
      </w:r>
      <w:proofErr w:type="gramEnd"/>
      <w:r>
        <w:t xml:space="preserve"> include any advantages or disadvantages of these choices when used with your specific data extraction and preparation methods.</w:t>
      </w:r>
    </w:p>
    <w:p w14:paraId="3678ED34" w14:textId="77777777" w:rsidR="00B40409" w:rsidRDefault="00B40409" w:rsidP="00E6271C">
      <w:pPr>
        <w:pStyle w:val="Instructions"/>
      </w:pPr>
      <w:r>
        <w:t>C:DATA EXTRACTION AND PREPARATION</w:t>
      </w:r>
    </w:p>
    <w:p w14:paraId="5830AD3F" w14:textId="3F7C7324" w:rsidR="00B40409" w:rsidRDefault="00B40409" w:rsidP="00E6271C">
      <w:pPr>
        <w:pStyle w:val="Instructions"/>
      </w:pPr>
      <w:r>
        <w:t>The description of the data-extraction and -preparation process includes screenshots to illustrate each step; an explanation of the tools and techniques used, including how they were used on the data; and a justification for the tools and techniques, including any advantages or disadvantages. Each of these elements aligns with the others, the methods used were appropriate for the data, and evidence of the work is provided.</w:t>
      </w:r>
    </w:p>
    <w:p w14:paraId="2459EFAA" w14:textId="058D7514"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See </w:t>
      </w:r>
      <w:r w:rsidR="001200AF">
        <w:fldChar w:fldCharType="begin"/>
      </w:r>
      <w:r w:rsidR="001200AF">
        <w:instrText xml:space="preserve"> REF _Ref33962672 \r \h </w:instrText>
      </w:r>
      <w:r w:rsidR="001200AF">
        <w:fldChar w:fldCharType="separate"/>
      </w:r>
      <w:r w:rsidR="001200AF">
        <w:t>7</w:t>
      </w:r>
      <w:r w:rsidR="001200AF">
        <w:fldChar w:fldCharType="end"/>
      </w:r>
      <w:r w:rsidR="001200AF">
        <w:t xml:space="preserve"> </w:t>
      </w:r>
      <w:r w:rsidR="001200AF">
        <w:fldChar w:fldCharType="begin"/>
      </w:r>
      <w:r w:rsidR="001200AF">
        <w:instrText xml:space="preserve"> REF _Ref33962672 \h </w:instrText>
      </w:r>
      <w:r w:rsidR="001200AF">
        <w:fldChar w:fldCharType="separate"/>
      </w:r>
      <w:r w:rsidR="001200AF">
        <w:t>Appendix of Executed Notebooks</w:t>
      </w:r>
      <w:r w:rsidR="001200AF">
        <w:fldChar w:fldCharType="end"/>
      </w:r>
      <w:r w:rsidR="001200AF">
        <w:t xml:space="preserve"> for </w:t>
      </w:r>
      <w:r w:rsidR="00CD1819">
        <w:t>performance illustration of each step.</w:t>
      </w:r>
    </w:p>
    <w:p w14:paraId="1137E8ED" w14:textId="6D11771A" w:rsidR="00E139C3" w:rsidRDefault="00E139C3" w:rsidP="00E139C3">
      <w:pPr>
        <w:pStyle w:val="Heading2"/>
      </w:pPr>
      <w:bookmarkStart w:id="19" w:name="_Toc34406872"/>
      <w:r>
        <w:lastRenderedPageBreak/>
        <w:t>Approach</w:t>
      </w:r>
      <w:bookmarkEnd w:id="19"/>
    </w:p>
    <w:p w14:paraId="521301DA" w14:textId="26F6280E" w:rsidR="004C6782" w:rsidRDefault="004C6782" w:rsidP="004C6782">
      <w:pPr>
        <w:pStyle w:val="Instructions"/>
      </w:pPr>
      <w:r>
        <w:t xml:space="preserve">Provide screenshots to illustrate each step, as evidence of the work performed. </w:t>
      </w:r>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20" w:name="OLE_LINK1"/>
      <w:bookmarkStart w:id="21" w:name="OLE_LINK2"/>
      <w:r>
        <w:rPr>
          <w:noProof/>
        </w:rPr>
        <w:drawing>
          <wp:inline distT="0" distB="0" distL="0" distR="0" wp14:anchorId="599A6D0D" wp14:editId="0107FB6F">
            <wp:extent cx="5943600" cy="1064301"/>
            <wp:effectExtent l="1270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2" w:name="_Ref33457125"/>
      <w:bookmarkStart w:id="23" w:name="_Ref33457130"/>
      <w:bookmarkStart w:id="24" w:name="_Toc34406873"/>
      <w:bookmarkEnd w:id="20"/>
      <w:bookmarkEnd w:id="21"/>
      <w:r>
        <w:t>Acquire</w:t>
      </w:r>
      <w:bookmarkEnd w:id="22"/>
      <w:bookmarkEnd w:id="23"/>
      <w:bookmarkEnd w:id="24"/>
    </w:p>
    <w:p w14:paraId="6DA202E3" w14:textId="727AF01D"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5" w:name="_Ref33457149"/>
      <w:bookmarkStart w:id="26" w:name="_Ref33457158"/>
      <w:r w:rsidR="00BF06AF">
        <w:t xml:space="preserve">Initial exploratory data analysis (EDA) </w:t>
      </w:r>
      <w:r w:rsidR="00BF06AF" w:rsidRPr="009C2E28">
        <w:t xml:space="preserve">identified a </w:t>
      </w:r>
      <w:proofErr w:type="gramStart"/>
      <w:r w:rsidR="00BF06AF" w:rsidRPr="009C2E28">
        <w:t>relatively</w:t>
      </w:r>
      <w:r w:rsidR="00BF06AF">
        <w:t xml:space="preserve"> clean</w:t>
      </w:r>
      <w:proofErr w:type="gramEnd"/>
      <w:r w:rsidR="00BF06AF">
        <w:t xml:space="preserve"> data set. Preliminary data cleaning steps included: conversion of strings representing dates to datetime data type, removal of non-</w:t>
      </w:r>
      <w:r w:rsidR="00BF06AF" w:rsidRPr="00E236BA">
        <w:t xml:space="preserve">incident records, as well as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7" w:name="_Toc34406874"/>
      <w:r>
        <w:t>Clean</w:t>
      </w:r>
      <w:bookmarkEnd w:id="25"/>
      <w:bookmarkEnd w:id="26"/>
      <w:bookmarkEnd w:id="27"/>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8" w:name="_Toc34406875"/>
      <w:r>
        <w:t>Engineer</w:t>
      </w:r>
      <w:bookmarkEnd w:id="28"/>
    </w:p>
    <w:p w14:paraId="0C937741" w14:textId="72B69ABF" w:rsidR="005B20F7" w:rsidRDefault="00EB2DE2" w:rsidP="00346A6C">
      <w:pPr>
        <w:pStyle w:val="BodyText"/>
      </w:pPr>
      <w:r>
        <w:t xml:space="preserve">The original data source lacked a binary indicator for the target variable. </w:t>
      </w:r>
      <w:r w:rsidR="005B20F7">
        <w:t xml:space="preserve">The project engineered the target variable, </w:t>
      </w:r>
      <w:proofErr w:type="spellStart"/>
      <w:r w:rsidR="005B20F7" w:rsidRPr="005866B3">
        <w:rPr>
          <w:rStyle w:val="PlainTextChar"/>
        </w:rPr>
        <w:t>SLAFail</w:t>
      </w:r>
      <w:proofErr w:type="spellEnd"/>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described in </w:t>
      </w:r>
      <w:r w:rsidR="005B20F7">
        <w:fldChar w:fldCharType="begin"/>
      </w:r>
      <w:r w:rsidR="005B20F7">
        <w:instrText xml:space="preserve"> REF _Ref33007909 \h </w:instrText>
      </w:r>
      <w:r w:rsidR="005B20F7">
        <w:fldChar w:fldCharType="separate"/>
      </w:r>
      <w:r w:rsidR="00453555">
        <w:t xml:space="preserve">Exhibit </w:t>
      </w:r>
      <w:r w:rsidR="00453555">
        <w:rPr>
          <w:noProof/>
        </w:rPr>
        <w:t>2</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3EB8792D" w:rsidR="005B20F7" w:rsidRDefault="005B20F7" w:rsidP="005B20F7">
      <w:pPr>
        <w:pStyle w:val="Caption"/>
      </w:pPr>
      <w:bookmarkStart w:id="29" w:name="_Ref33007909"/>
      <w:bookmarkStart w:id="30" w:name="_Toc34402994"/>
      <w:r>
        <w:t xml:space="preserve">Exhibit </w:t>
      </w:r>
      <w:r w:rsidR="00FA6E44">
        <w:fldChar w:fldCharType="begin"/>
      </w:r>
      <w:r w:rsidR="00FA6E44">
        <w:instrText xml:space="preserve"> SEQ Exhibit \* ARABIC </w:instrText>
      </w:r>
      <w:r w:rsidR="00FA6E44">
        <w:fldChar w:fldCharType="separate"/>
      </w:r>
      <w:r w:rsidR="00F30BDF">
        <w:rPr>
          <w:noProof/>
        </w:rPr>
        <w:t>2</w:t>
      </w:r>
      <w:r w:rsidR="00FA6E44">
        <w:rPr>
          <w:noProof/>
        </w:rPr>
        <w:fldChar w:fldCharType="end"/>
      </w:r>
      <w:bookmarkEnd w:id="29"/>
      <w:r>
        <w:t xml:space="preserve">. Business Rule for </w:t>
      </w:r>
      <w:proofErr w:type="spellStart"/>
      <w:r>
        <w:t>SLAFail</w:t>
      </w:r>
      <w:proofErr w:type="spellEnd"/>
      <w:r>
        <w:t xml:space="preserve"> Target Variable</w:t>
      </w:r>
      <w:bookmarkEnd w:id="30"/>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proofErr w:type="spellStart"/>
      <w:r w:rsidRPr="009A0994">
        <w:rPr>
          <w:rStyle w:val="PlainTextChar"/>
        </w:rPr>
        <w:t>FailSLA</w:t>
      </w:r>
      <w:proofErr w:type="spellEnd"/>
      <w:r>
        <w:t xml:space="preserve">, resulted in 30% of the cases showing a failure to meet the defined SLA (closing the incident within the specified time based on </w:t>
      </w:r>
      <w:r w:rsidRPr="009A0994">
        <w:rPr>
          <w:rStyle w:val="PlainTextChar"/>
        </w:rPr>
        <w:t>Priority</w:t>
      </w:r>
      <w:r>
        <w:t xml:space="preserve">). The </w:t>
      </w:r>
      <w:r>
        <w:lastRenderedPageBreak/>
        <w:t>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Tufféry, 2011, p. 90)</w:t>
      </w:r>
      <w:r>
        <w:fldChar w:fldCharType="end"/>
      </w:r>
    </w:p>
    <w:p w14:paraId="4C2F7B56" w14:textId="20F296DD" w:rsidR="0020446F" w:rsidRDefault="0020446F" w:rsidP="0020446F">
      <w:pPr>
        <w:pStyle w:val="Heading3"/>
      </w:pPr>
      <w:bookmarkStart w:id="31" w:name="_Ref33457153"/>
      <w:bookmarkStart w:id="32" w:name="_Ref33457162"/>
      <w:bookmarkStart w:id="33" w:name="_Toc34406876"/>
      <w:r>
        <w:t>Filter</w:t>
      </w:r>
      <w:bookmarkEnd w:id="31"/>
      <w:bookmarkEnd w:id="32"/>
      <w:r w:rsidR="003825FF">
        <w:t xml:space="preserve"> and Bin</w:t>
      </w:r>
      <w:bookmarkEnd w:id="33"/>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Tufféry, 2011, pp. 31–32)</w:t>
      </w:r>
      <w:r>
        <w:fldChar w:fldCharType="end"/>
      </w:r>
      <w:r>
        <w:t>. For each datetime variable (</w:t>
      </w:r>
      <w:proofErr w:type="spellStart"/>
      <w:r w:rsidRPr="00131DF5">
        <w:rPr>
          <w:rStyle w:val="PlainTextChar"/>
        </w:rPr>
        <w:t>Open_Time</w:t>
      </w:r>
      <w:proofErr w:type="spellEnd"/>
      <w:r>
        <w:t xml:space="preserve">, </w:t>
      </w:r>
      <w:proofErr w:type="spellStart"/>
      <w:proofErr w:type="gramStart"/>
      <w:r w:rsidRPr="00131DF5">
        <w:rPr>
          <w:rStyle w:val="PlainTextChar"/>
        </w:rPr>
        <w:t>Resolved</w:t>
      </w:r>
      <w:proofErr w:type="gramEnd"/>
      <w:r w:rsidRPr="00131DF5">
        <w:rPr>
          <w:rStyle w:val="PlainTextChar"/>
        </w:rPr>
        <w:t>_Time</w:t>
      </w:r>
      <w:proofErr w:type="spellEnd"/>
      <w:r>
        <w:t xml:space="preserve">, and </w:t>
      </w:r>
      <w:proofErr w:type="spellStart"/>
      <w:r w:rsidRPr="00131DF5">
        <w:rPr>
          <w:rStyle w:val="PlainTextChar"/>
        </w:rPr>
        <w:t>Closed_Time</w:t>
      </w:r>
      <w:proofErr w:type="spellEnd"/>
      <w:r>
        <w:t xml:space="preserve">), this step created two corresponding binned variables. One for the hour of the day and the other for the day of the week. </w:t>
      </w:r>
    </w:p>
    <w:p w14:paraId="0E148830" w14:textId="77777777" w:rsidR="004B23E4"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p>
    <w:p w14:paraId="482DD7B2" w14:textId="4133F859" w:rsidR="00EB2A7F" w:rsidRDefault="004B23E4" w:rsidP="000F4FAB">
      <w:pPr>
        <w:pStyle w:val="BodyText"/>
      </w:pPr>
      <w:r>
        <w:t>S</w:t>
      </w:r>
      <w:r w:rsidR="00EC373D" w:rsidRPr="00EC373D">
        <w:t>ince the study proposes to predict SLA-at-Risk (</w:t>
      </w:r>
      <w:proofErr w:type="spellStart"/>
      <w:r w:rsidR="00EC373D" w:rsidRPr="00EC373D">
        <w:rPr>
          <w:rStyle w:val="PlainTextChar"/>
        </w:rPr>
        <w:t>SLAFail</w:t>
      </w:r>
      <w:proofErr w:type="spellEnd"/>
      <w:r w:rsidR="00EC373D" w:rsidRPr="00EC373D">
        <w:t xml:space="preserve">), </w:t>
      </w:r>
      <w:r w:rsidR="00042235">
        <w:t>th</w:t>
      </w:r>
      <w:r w:rsidR="00EB2A7F">
        <w:t>is</w:t>
      </w:r>
      <w:r w:rsidR="00042235">
        <w:t xml:space="preserve"> filter</w:t>
      </w:r>
      <w:r w:rsidR="00EB2A7F">
        <w:t>ing</w:t>
      </w:r>
      <w:r w:rsidR="00042235">
        <w:t xml:space="preserve"> step limited the</w:t>
      </w:r>
      <w:r w:rsidR="00EC373D" w:rsidRPr="00EC373D">
        <w:t xml:space="preserve"> data set used for model development to only those variables available upon creation of </w:t>
      </w:r>
      <w:r w:rsidR="00F721F8">
        <w:t>an</w:t>
      </w:r>
      <w:r w:rsidR="00EC373D" w:rsidRPr="00EC373D">
        <w:t xml:space="preserve"> incident record. </w:t>
      </w:r>
      <w:r w:rsidR="00B32608">
        <w:t>Given the business case of an Incident Manager needing to identify the SLA-at-Risk incidents shortly after identification, little value would result from including data only available at later stages of an incident’s lifecycle in the model.</w:t>
      </w:r>
    </w:p>
    <w:p w14:paraId="01CB3931" w14:textId="7EA6DB18" w:rsidR="00935742" w:rsidRDefault="00935742" w:rsidP="000F4FAB">
      <w:pPr>
        <w:pStyle w:val="BodyText"/>
      </w:pPr>
      <w:r>
        <w:t xml:space="preserve">Collinearity negatively affects logistic regression models </w:t>
      </w:r>
      <w:r>
        <w:fldChar w:fldCharType="begin"/>
      </w:r>
      <w:r>
        <w:instrText xml:space="preserve"> ADDIN ZOTERO_ITEM CSL_CITATION {"citationID":"qEPe5qo2","properties":{"formattedCitation":"(Tuff\\uc0\\u233{}ry, 2011, pp. 86\\uc0\\u8211{}87)","plainCitation":"(Tufféry, 2011, pp. 86–87)","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86-87","label":"page"}],"schema":"https://github.com/citation-style-language/schema/raw/master/csl-citation.json"} </w:instrText>
      </w:r>
      <w:r>
        <w:fldChar w:fldCharType="separate"/>
      </w:r>
      <w:r w:rsidRPr="00935742">
        <w:rPr>
          <w:rFonts w:ascii="Georgia" w:cs="Times New Roman"/>
        </w:rPr>
        <w:t>(Tufféry, 2011, pp. 86–87)</w:t>
      </w:r>
      <w:r>
        <w:fldChar w:fldCharType="end"/>
      </w:r>
      <w:r>
        <w:t xml:space="preserve">. </w:t>
      </w:r>
      <w:r w:rsidR="00BC03D4">
        <w:t xml:space="preserve">A heatmap based on Pearson’s Correlation Coefficient showed significant correlation (&gt; 0.70) among variables as shown in </w:t>
      </w:r>
      <w:r w:rsidR="00BC03D4">
        <w:fldChar w:fldCharType="begin"/>
      </w:r>
      <w:r w:rsidR="00BC03D4">
        <w:instrText xml:space="preserve"> REF _Ref34402244 \h </w:instrText>
      </w:r>
      <w:r w:rsidR="00BC03D4">
        <w:fldChar w:fldCharType="separate"/>
      </w:r>
      <w:r w:rsidR="00BC03D4">
        <w:t xml:space="preserve">Exhibit </w:t>
      </w:r>
      <w:r w:rsidR="00BC03D4">
        <w:rPr>
          <w:noProof/>
        </w:rPr>
        <w:t>3</w:t>
      </w:r>
      <w:r w:rsidR="00BC03D4">
        <w:fldChar w:fldCharType="end"/>
      </w:r>
      <w:r w:rsidR="00BC03D4">
        <w:t>.</w:t>
      </w:r>
      <w:r w:rsidR="00BE0B8B">
        <w:t xml:space="preserve"> </w:t>
      </w:r>
    </w:p>
    <w:p w14:paraId="1BCCD5AF" w14:textId="272D00D2" w:rsidR="00BC03D4" w:rsidRPr="00BC03D4" w:rsidRDefault="00BC03D4" w:rsidP="00BC03D4">
      <w:pPr>
        <w:pStyle w:val="Caption"/>
      </w:pPr>
      <w:bookmarkStart w:id="34" w:name="_Ref34402244"/>
      <w:bookmarkStart w:id="35" w:name="_Toc34402995"/>
      <w:r>
        <w:lastRenderedPageBreak/>
        <w:t xml:space="preserve">Exhibit </w:t>
      </w:r>
      <w:r w:rsidR="00FA6E44">
        <w:fldChar w:fldCharType="begin"/>
      </w:r>
      <w:r w:rsidR="00FA6E44">
        <w:instrText xml:space="preserve"> SEQ Exhibit \* ARABIC </w:instrText>
      </w:r>
      <w:r w:rsidR="00FA6E44">
        <w:fldChar w:fldCharType="separate"/>
      </w:r>
      <w:r w:rsidR="00F30BDF">
        <w:rPr>
          <w:noProof/>
        </w:rPr>
        <w:t>3</w:t>
      </w:r>
      <w:r w:rsidR="00FA6E44">
        <w:rPr>
          <w:noProof/>
        </w:rPr>
        <w:fldChar w:fldCharType="end"/>
      </w:r>
      <w:bookmarkEnd w:id="34"/>
      <w:r>
        <w:t>. Correlation Heatmap</w:t>
      </w:r>
      <w:bookmarkEnd w:id="35"/>
    </w:p>
    <w:p w14:paraId="226BF46B" w14:textId="7E814631" w:rsidR="00BC03D4" w:rsidRDefault="00BC03D4" w:rsidP="000F4FAB">
      <w:pPr>
        <w:pStyle w:val="BodyText"/>
      </w:pPr>
      <w:r>
        <w:rPr>
          <w:noProof/>
        </w:rPr>
        <w:drawing>
          <wp:inline distT="0" distB="0" distL="0" distR="0" wp14:anchorId="406EB239" wp14:editId="5282530B">
            <wp:extent cx="5943600" cy="35661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05.a Correlation Heatmap befo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B8DA9EC" w14:textId="7A6B60A1" w:rsidR="00955AD6" w:rsidRDefault="00BE0B8B" w:rsidP="000F4FAB">
      <w:pPr>
        <w:pStyle w:val="BodyText"/>
      </w:pPr>
      <w:r>
        <w:t xml:space="preserve">The data set used for further analysis dropped the </w:t>
      </w:r>
      <w:r w:rsidRPr="00BE0B8B">
        <w:rPr>
          <w:rStyle w:val="PlainTextChar"/>
        </w:rPr>
        <w:t>Impact</w:t>
      </w:r>
      <w:r>
        <w:t xml:space="preserve"> and </w:t>
      </w:r>
      <w:proofErr w:type="spellStart"/>
      <w:r w:rsidRPr="00BE0B8B">
        <w:rPr>
          <w:rStyle w:val="PlainTextChar"/>
        </w:rPr>
        <w:t>CI_Name_aff</w:t>
      </w:r>
      <w:proofErr w:type="spellEnd"/>
      <w:r>
        <w:t xml:space="preserve"> variables. </w:t>
      </w:r>
      <w:r>
        <w:fldChar w:fldCharType="begin"/>
      </w:r>
      <w:r>
        <w:instrText xml:space="preserve"> REF _Ref33958531 \h </w:instrText>
      </w:r>
      <w:r>
        <w:fldChar w:fldCharType="separate"/>
      </w:r>
      <w:r>
        <w:t xml:space="preserve">Exhibit </w:t>
      </w:r>
      <w:r>
        <w:rPr>
          <w:noProof/>
        </w:rPr>
        <w:t>4</w:t>
      </w:r>
      <w:r>
        <w:fldChar w:fldCharType="end"/>
      </w:r>
      <w:r>
        <w:t xml:space="preserve"> lists the final data set of dependent variables.</w:t>
      </w:r>
    </w:p>
    <w:p w14:paraId="654062D3" w14:textId="14461AF7" w:rsidR="000F4FAB" w:rsidRDefault="000F4FAB" w:rsidP="000F4FAB">
      <w:pPr>
        <w:pStyle w:val="Caption"/>
      </w:pPr>
      <w:bookmarkStart w:id="36" w:name="_Ref33958531"/>
      <w:bookmarkStart w:id="37" w:name="_Toc34402996"/>
      <w:r>
        <w:t xml:space="preserve">Exhibit </w:t>
      </w:r>
      <w:r w:rsidR="00FA6E44">
        <w:fldChar w:fldCharType="begin"/>
      </w:r>
      <w:r w:rsidR="00FA6E44">
        <w:instrText xml:space="preserve"> SEQ Exhibit \* ARABIC </w:instrText>
      </w:r>
      <w:r w:rsidR="00FA6E44">
        <w:fldChar w:fldCharType="separate"/>
      </w:r>
      <w:r w:rsidR="00F30BDF">
        <w:rPr>
          <w:noProof/>
        </w:rPr>
        <w:t>4</w:t>
      </w:r>
      <w:r w:rsidR="00FA6E44">
        <w:rPr>
          <w:noProof/>
        </w:rPr>
        <w:fldChar w:fldCharType="end"/>
      </w:r>
      <w:bookmarkEnd w:id="36"/>
      <w:r>
        <w:t>. Final Set of Dependent Variables</w:t>
      </w:r>
      <w:bookmarkEnd w:id="37"/>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proofErr w:type="spellStart"/>
            <w:r w:rsidRPr="004B09DA">
              <w:t>KM_number</w:t>
            </w:r>
            <w:proofErr w:type="spellEnd"/>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proofErr w:type="spellStart"/>
            <w:r w:rsidRPr="004B09DA">
              <w:t>Count_Related_Interactions</w:t>
            </w:r>
            <w:proofErr w:type="spellEnd"/>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proofErr w:type="spellStart"/>
            <w:r w:rsidRPr="004B09DA">
              <w:t>Count_Related_Incidents</w:t>
            </w:r>
            <w:proofErr w:type="spellEnd"/>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proofErr w:type="spellStart"/>
            <w:r w:rsidRPr="004B09DA">
              <w:t>Count_Related_Changes</w:t>
            </w:r>
            <w:proofErr w:type="spellEnd"/>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proofErr w:type="spellStart"/>
            <w:r w:rsidRPr="004B09DA">
              <w:t>Open_Time_HourOfDay</w:t>
            </w:r>
            <w:proofErr w:type="spellEnd"/>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proofErr w:type="spellStart"/>
            <w:r w:rsidRPr="004B09DA">
              <w:t>Open_Time_DayOfWeek</w:t>
            </w:r>
            <w:proofErr w:type="spellEnd"/>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proofErr w:type="spellStart"/>
            <w:r w:rsidRPr="004B09DA">
              <w:t>CI_TypeSubType_aff</w:t>
            </w:r>
            <w:proofErr w:type="spellEnd"/>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proofErr w:type="spellStart"/>
            <w:r w:rsidRPr="004B09DA">
              <w:t>Service_Component_WBS_aff</w:t>
            </w:r>
            <w:proofErr w:type="spellEnd"/>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8" w:name="_Toc34406877"/>
      <w:r>
        <w:lastRenderedPageBreak/>
        <w:t>Techniques</w:t>
      </w:r>
      <w:r w:rsidR="00E139C3">
        <w:t xml:space="preserve"> and </w:t>
      </w:r>
      <w:r>
        <w:t>Tools</w:t>
      </w:r>
      <w:bookmarkEnd w:id="38"/>
    </w:p>
    <w:p w14:paraId="4ACAE251" w14:textId="0F6B48A5"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t xml:space="preserve">Exhibit </w:t>
      </w:r>
      <w:r>
        <w:rPr>
          <w:noProof/>
        </w:rPr>
        <w:t>4</w:t>
      </w:r>
      <w:r>
        <w:fldChar w:fldCharType="end"/>
      </w:r>
      <w:r w:rsidR="00C2216F">
        <w:t>.</w:t>
      </w:r>
      <w:r>
        <w:t xml:space="preserve"> </w:t>
      </w:r>
    </w:p>
    <w:p w14:paraId="64592C2B" w14:textId="32109092" w:rsidR="00C2216F" w:rsidRDefault="00C2216F" w:rsidP="00C2216F">
      <w:pPr>
        <w:pStyle w:val="Caption"/>
      </w:pPr>
      <w:bookmarkStart w:id="39" w:name="_Ref33962218"/>
      <w:bookmarkStart w:id="40" w:name="_Toc34402997"/>
      <w:r>
        <w:t xml:space="preserve">Exhibit </w:t>
      </w:r>
      <w:r w:rsidR="00FA6E44">
        <w:fldChar w:fldCharType="begin"/>
      </w:r>
      <w:r w:rsidR="00FA6E44">
        <w:instrText xml:space="preserve"> SEQ Exhibit \* ARABIC </w:instrText>
      </w:r>
      <w:r w:rsidR="00FA6E44">
        <w:fldChar w:fldCharType="separate"/>
      </w:r>
      <w:r w:rsidR="00F30BDF">
        <w:rPr>
          <w:noProof/>
        </w:rPr>
        <w:t>5</w:t>
      </w:r>
      <w:r w:rsidR="00FA6E44">
        <w:rPr>
          <w:noProof/>
        </w:rPr>
        <w:fldChar w:fldCharType="end"/>
      </w:r>
      <w:bookmarkEnd w:id="39"/>
      <w:r>
        <w:t>. Data Extraction and Preparation Techniques – Advantages and Disadvantages</w:t>
      </w:r>
      <w:bookmarkEnd w:id="40"/>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5EDDCCA0" w:rsidR="00FA6EE9" w:rsidRPr="00FA6EE9" w:rsidRDefault="00F80E7C" w:rsidP="00346A6C">
      <w:pPr>
        <w:pStyle w:val="BodyText"/>
      </w:pPr>
      <w:r>
        <w:t>Tools leveraged during this stage of the study included</w:t>
      </w:r>
      <w:r w:rsidR="00FA6EE9" w:rsidRPr="00FA6EE9">
        <w:t xml:space="preserve"> Python, pandas, NumPy, </w:t>
      </w:r>
      <w:r w:rsidR="00416D9B">
        <w:t xml:space="preserve">and Pandas Profiling for </w:t>
      </w:r>
      <w:r w:rsidR="00FA6EE9" w:rsidRPr="00FA6EE9">
        <w:t xml:space="preserve">data mining and statistical analysis.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scientists, Jupyter has emerged as a de facto 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Perkel, 2018)</w:t>
      </w:r>
      <w:r w:rsidR="00FA6EE9" w:rsidRPr="00FA6EE9">
        <w:fldChar w:fldCharType="end"/>
      </w:r>
      <w:r w:rsidR="00FA6EE9" w:rsidRPr="00FA6EE9">
        <w:t xml:space="preserve">. The availability of this computational notebook capability contributed to the selection of Python. </w:t>
      </w:r>
      <w:r w:rsidR="001A202A">
        <w:fldChar w:fldCharType="begin"/>
      </w:r>
      <w:r w:rsidR="001A202A">
        <w:instrText xml:space="preserve"> REF _Ref33958921 \h </w:instrText>
      </w:r>
      <w:r w:rsidR="001A202A">
        <w:fldChar w:fldCharType="separate"/>
      </w:r>
      <w:r w:rsidR="00453555">
        <w:t xml:space="preserve">Exhibit </w:t>
      </w:r>
      <w:r w:rsidR="00453555">
        <w:rPr>
          <w:noProof/>
        </w:rPr>
        <w:t>5</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5FB02748" w:rsidR="004C6782" w:rsidRDefault="004C6782" w:rsidP="004C6782">
      <w:pPr>
        <w:pStyle w:val="Caption"/>
      </w:pPr>
      <w:bookmarkStart w:id="41" w:name="_Ref33958921"/>
      <w:bookmarkStart w:id="42" w:name="_Toc34402998"/>
      <w:r>
        <w:t xml:space="preserve">Exhibit </w:t>
      </w:r>
      <w:r w:rsidR="00FA6E44">
        <w:fldChar w:fldCharType="begin"/>
      </w:r>
      <w:r w:rsidR="00FA6E44">
        <w:instrText xml:space="preserve"> SEQ Exhibit \* ARABIC </w:instrText>
      </w:r>
      <w:r w:rsidR="00FA6E44">
        <w:fldChar w:fldCharType="separate"/>
      </w:r>
      <w:r w:rsidR="00F30BDF">
        <w:rPr>
          <w:noProof/>
        </w:rPr>
        <w:t>6</w:t>
      </w:r>
      <w:r w:rsidR="00FA6E44">
        <w:rPr>
          <w:noProof/>
        </w:rPr>
        <w:fldChar w:fldCharType="end"/>
      </w:r>
      <w:bookmarkEnd w:id="41"/>
      <w:r>
        <w:t>.</w:t>
      </w:r>
      <w:r w:rsidR="005B20F7">
        <w:t xml:space="preserve"> Data Extraction and Preparation</w:t>
      </w:r>
      <w:r w:rsidR="001A202A">
        <w:t xml:space="preserve"> Tools</w:t>
      </w:r>
      <w:r w:rsidR="005B20F7">
        <w:t xml:space="preserve"> </w:t>
      </w:r>
      <w:r w:rsidR="00D93EC7">
        <w:t>– Advantages and Disadvantages</w:t>
      </w:r>
      <w:bookmarkEnd w:id="42"/>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lastRenderedPageBreak/>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r w:rsidRPr="00416D9B">
              <w:rPr>
                <w:i/>
                <w:iCs/>
              </w:rPr>
              <w:t>Pandas_profiling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3" w:name="_Toc34406878"/>
      <w:r>
        <w:t>Analysis</w:t>
      </w:r>
      <w:bookmarkEnd w:id="43"/>
    </w:p>
    <w:p w14:paraId="452D9896" w14:textId="77777777" w:rsidR="00EA3E28" w:rsidRDefault="00572314" w:rsidP="00572314">
      <w:pPr>
        <w:pStyle w:val="Instructions"/>
      </w:pPr>
      <w:r>
        <w:t xml:space="preserve">Report on your data analysis process by describing the analysis technique(s) you used to appropriately analyze the data. Include a justification of the tools used in your data analysis, the calculations you performed, and their resulting outputs. Explain why you selected the analysis techniques you </w:t>
      </w:r>
      <w:proofErr w:type="gramStart"/>
      <w:r>
        <w:t>used, and</w:t>
      </w:r>
      <w:proofErr w:type="gramEnd"/>
      <w:r>
        <w:t xml:space="preserve"> include a discussion of any advantages or disadvantages of these techniques.</w:t>
      </w:r>
    </w:p>
    <w:p w14:paraId="3C0C8FA5" w14:textId="77777777" w:rsidR="00E6271C" w:rsidRDefault="00E6271C" w:rsidP="00E6271C">
      <w:pPr>
        <w:pStyle w:val="Instructions"/>
      </w:pPr>
      <w:proofErr w:type="gramStart"/>
      <w:r>
        <w:t>D:ANALYSIS</w:t>
      </w:r>
      <w:proofErr w:type="gramEnd"/>
    </w:p>
    <w:p w14:paraId="48EF7698" w14:textId="208F8B33" w:rsidR="00E6271C" w:rsidRDefault="00E6271C" w:rsidP="00E6271C">
      <w:pPr>
        <w:pStyle w:val="Instructions"/>
      </w:pPr>
      <w:r>
        <w:t xml:space="preserve">The report on the data-analysis process includes a description of the technique(s) used and a justification of the tools used in the analysis. The report includes the calculations performed and their outputs as well as a justification of why the analysis technique(s) were selected and any advantages or disadvantages of these technique(s). The technique(s) </w:t>
      </w:r>
      <w:proofErr w:type="gramStart"/>
      <w:r>
        <w:t>used</w:t>
      </w:r>
      <w:proofErr w:type="gramEnd"/>
      <w:r>
        <w:t xml:space="preserve"> and the analysis were appropriate for the data.</w:t>
      </w:r>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224569E" w14:textId="471B8A0B" w:rsidR="00CD1819" w:rsidRPr="00CD1819" w:rsidRDefault="00CD1819" w:rsidP="00CD1819">
      <w:pPr>
        <w:pStyle w:val="IntenseQuote"/>
      </w:pPr>
      <w:r>
        <w:t>What factors predict Incident Management SLA compliance?</w:t>
      </w:r>
    </w:p>
    <w:p w14:paraId="0C551164" w14:textId="28276590" w:rsidR="0020446F" w:rsidRPr="0020446F" w:rsidRDefault="0020446F" w:rsidP="0020446F">
      <w:pPr>
        <w:pStyle w:val="Heading2"/>
      </w:pPr>
      <w:bookmarkStart w:id="44" w:name="_Toc34406879"/>
      <w:r>
        <w:lastRenderedPageBreak/>
        <w:t>Process Overview</w:t>
      </w:r>
      <w:bookmarkEnd w:id="44"/>
    </w:p>
    <w:p w14:paraId="7362AABA" w14:textId="39B34F16" w:rsidR="004205E1"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proofErr w:type="spellStart"/>
      <w:r>
        <w:rPr>
          <w:rStyle w:val="PlainTextChar"/>
        </w:rPr>
        <w:t>SLAFail</w:t>
      </w:r>
      <w:proofErr w:type="spellEnd"/>
      <w:r w:rsidRPr="0068335C">
        <w:t>.</w:t>
      </w:r>
      <w:r>
        <w:t xml:space="preserve"> Given the binary nature of the dependent, target </w:t>
      </w:r>
      <w:r w:rsidR="00C53723">
        <w:rPr>
          <w:noProof/>
        </w:rPr>
        <w:drawing>
          <wp:anchor distT="0" distB="0" distL="114300" distR="114300" simplePos="0" relativeHeight="251658240" behindDoc="0" locked="0" layoutInCell="1" allowOverlap="1" wp14:anchorId="642A446F" wp14:editId="7C0AEB03">
            <wp:simplePos x="0" y="0"/>
            <wp:positionH relativeFrom="margin">
              <wp:align>right</wp:align>
            </wp:positionH>
            <wp:positionV relativeFrom="margin">
              <wp:align>top</wp:align>
            </wp:positionV>
            <wp:extent cx="2540000" cy="1682750"/>
            <wp:effectExtent l="0" t="0" r="0" b="635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anchor>
        </w:drawing>
      </w:r>
      <w:r>
        <w:t xml:space="preserve">variable and mixed nature of the independent variables, </w:t>
      </w:r>
      <w:proofErr w:type="spellStart"/>
      <w:r>
        <w:t>Tuff</w:t>
      </w:r>
      <w:r w:rsidRPr="00CB540F">
        <w:t>é</w:t>
      </w:r>
      <w:r>
        <w:t>ry</w:t>
      </w:r>
      <w:proofErr w:type="spellEnd"/>
      <w:r>
        <w:t xml:space="preserve">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Tufféry, 2011, p. 170)</w:t>
      </w:r>
      <w:r>
        <w:fldChar w:fldCharType="end"/>
      </w:r>
      <w:r>
        <w:t xml:space="preserve">. </w:t>
      </w:r>
      <w:r w:rsidR="00C53723">
        <w:t xml:space="preserve">Analysis investigated three feature-focused aspects: variable encoding, feature selection, and feature analysis. </w:t>
      </w:r>
      <w:r w:rsidR="00E43AA4">
        <w:t xml:space="preserve">Optimization followed an iterative approach to </w:t>
      </w:r>
      <w:r w:rsidR="00885947">
        <w:t xml:space="preserve">refining the model. </w:t>
      </w:r>
      <w:r w:rsidR="00E43AA4">
        <w:t>The standard procedure for each of the above steps included splitting the source data set into a training data set and a testing data set. The training data set provided the input for generating the model and the testing data set contributed to the generated evaluation metrics.</w:t>
      </w:r>
    </w:p>
    <w:p w14:paraId="317619EF" w14:textId="54FAFE81" w:rsidR="0020446F" w:rsidRDefault="0020446F" w:rsidP="0020446F">
      <w:pPr>
        <w:pStyle w:val="Heading2"/>
      </w:pPr>
      <w:bookmarkStart w:id="45" w:name="_Toc34406880"/>
      <w:r>
        <w:t>Calculations and Results</w:t>
      </w:r>
      <w:bookmarkEnd w:id="45"/>
    </w:p>
    <w:p w14:paraId="0A4EBCD7" w14:textId="5B08B658" w:rsidR="005B3D32" w:rsidRDefault="005B3D32" w:rsidP="005B3D32">
      <w:pPr>
        <w:pStyle w:val="Heading3"/>
      </w:pPr>
      <w:bookmarkStart w:id="46" w:name="_Toc34406881"/>
      <w:r w:rsidRPr="005B3D32">
        <w:t>Investigate Variable Encoding</w:t>
      </w:r>
      <w:bookmarkEnd w:id="46"/>
    </w:p>
    <w:p w14:paraId="696DAE9B" w14:textId="036BC297"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EE45EA">
        <w:t xml:space="preserve">Exhibit </w:t>
      </w:r>
      <w:r w:rsidR="00EE45EA">
        <w:rPr>
          <w:noProof/>
        </w:rPr>
        <w:t>6</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the Weight of Evidence (WOE) encoder given the greatest </w:t>
      </w:r>
      <w:r w:rsidR="00D0205C">
        <w:rPr>
          <w:lang w:eastAsia="en-US"/>
        </w:rPr>
        <w:t>Area Under the Curve (</w:t>
      </w:r>
      <w:r w:rsidR="00EE45EA">
        <w:rPr>
          <w:lang w:eastAsia="en-US"/>
        </w:rPr>
        <w:t>AUC</w:t>
      </w:r>
      <w:r w:rsidR="00D0205C">
        <w:rPr>
          <w:lang w:eastAsia="en-US"/>
        </w:rPr>
        <w:t>)</w:t>
      </w:r>
      <w:r w:rsidR="00EE45EA">
        <w:rPr>
          <w:lang w:eastAsia="en-US"/>
        </w:rPr>
        <w:t xml:space="preserve"> score</w:t>
      </w:r>
      <w:r w:rsidR="00D0205C">
        <w:rPr>
          <w:lang w:eastAsia="en-US"/>
        </w:rPr>
        <w:t xml:space="preserve"> obtained from the R</w:t>
      </w:r>
      <w:r w:rsidR="00D0205C" w:rsidRPr="00D0205C">
        <w:rPr>
          <w:lang w:eastAsia="en-US"/>
        </w:rPr>
        <w:t xml:space="preserve">eceiver </w:t>
      </w:r>
      <w:r w:rsidR="00D0205C">
        <w:rPr>
          <w:lang w:eastAsia="en-US"/>
        </w:rPr>
        <w:t>O</w:t>
      </w:r>
      <w:r w:rsidR="00D0205C" w:rsidRPr="00D0205C">
        <w:rPr>
          <w:lang w:eastAsia="en-US"/>
        </w:rPr>
        <w:t xml:space="preserve">perating </w:t>
      </w:r>
      <w:r w:rsidR="00D0205C">
        <w:rPr>
          <w:lang w:eastAsia="en-US"/>
        </w:rPr>
        <w:t>C</w:t>
      </w:r>
      <w:r w:rsidR="00D0205C" w:rsidRPr="00D0205C">
        <w:rPr>
          <w:lang w:eastAsia="en-US"/>
        </w:rPr>
        <w:t xml:space="preserve">haracteristic </w:t>
      </w:r>
      <w:r w:rsidR="00D0205C">
        <w:rPr>
          <w:lang w:eastAsia="en-US"/>
        </w:rPr>
        <w:t xml:space="preserve">(ROC) </w:t>
      </w:r>
      <w:r w:rsidR="00D0205C" w:rsidRPr="00D0205C">
        <w:rPr>
          <w:lang w:eastAsia="en-US"/>
        </w:rPr>
        <w:t>curve</w:t>
      </w:r>
      <w:r w:rsidR="00D0205C">
        <w:rPr>
          <w:lang w:eastAsia="en-US"/>
        </w:rPr>
        <w:t xml:space="preserve"> diagnostic</w:t>
      </w:r>
      <w:r w:rsidR="00B16019">
        <w:rPr>
          <w:lang w:eastAsia="en-US"/>
        </w:rPr>
        <w:t xml:space="preserve"> </w:t>
      </w:r>
      <w:r w:rsidR="00B16019">
        <w:rPr>
          <w:rFonts w:eastAsiaTheme="minorHAnsi"/>
        </w:rPr>
        <w:fldChar w:fldCharType="begin"/>
      </w:r>
      <w:r w:rsidR="00B16019">
        <w:rPr>
          <w:rFonts w:eastAsiaTheme="minorHAnsi"/>
        </w:rPr>
        <w:instrText xml:space="preserve"> ADDIN ZOTERO_ITEM CSL_CITATION {"citationID":"DRxfHqRn","properties":{"formattedCitation":"(Tuff\\uc0\\u233{}ry, 2011, p. 454)","plainCitation":"(Tufféry, 2011, p. 454)","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label":"page"}],"schema":"https://github.com/citation-style-language/schema/raw/master/csl-citation.json"} </w:instrText>
      </w:r>
      <w:r w:rsidR="00B16019">
        <w:rPr>
          <w:rFonts w:eastAsiaTheme="minorHAnsi"/>
        </w:rPr>
        <w:fldChar w:fldCharType="separate"/>
      </w:r>
      <w:r w:rsidR="00B16019" w:rsidRPr="00BE6583">
        <w:t>(Tufféry, 2011, p. 454)</w:t>
      </w:r>
      <w:r w:rsidR="00B16019">
        <w:rPr>
          <w:rFonts w:eastAsiaTheme="minorHAnsi"/>
        </w:rPr>
        <w:fldChar w:fldCharType="end"/>
      </w:r>
      <w:r w:rsidR="00EE45EA">
        <w:rPr>
          <w:lang w:eastAsia="en-US"/>
        </w:rPr>
        <w:t>.</w:t>
      </w:r>
      <w:r w:rsidR="00D0205C">
        <w:rPr>
          <w:lang w:eastAsia="en-US"/>
        </w:rPr>
        <w:t xml:space="preserve"> See the appendices for the WOE calculations performed and the results obtained</w:t>
      </w:r>
      <w:r w:rsidR="00C53723">
        <w:rPr>
          <w:rFonts w:eastAsiaTheme="minorHAnsi"/>
        </w:rPr>
        <w:t>.</w:t>
      </w:r>
    </w:p>
    <w:p w14:paraId="0B0ADACD" w14:textId="5706955D" w:rsidR="000928A0" w:rsidRDefault="000928A0" w:rsidP="000928A0">
      <w:pPr>
        <w:pStyle w:val="Caption"/>
      </w:pPr>
      <w:bookmarkStart w:id="47" w:name="_Ref34068206"/>
      <w:bookmarkStart w:id="48" w:name="_Toc34402999"/>
      <w:r>
        <w:t xml:space="preserve">Exhibit </w:t>
      </w:r>
      <w:r w:rsidR="00FA6E44">
        <w:fldChar w:fldCharType="begin"/>
      </w:r>
      <w:r w:rsidR="00FA6E44">
        <w:instrText xml:space="preserve"> SEQ Exhibit \* ARABIC </w:instrText>
      </w:r>
      <w:r w:rsidR="00FA6E44">
        <w:fldChar w:fldCharType="separate"/>
      </w:r>
      <w:r w:rsidR="00F30BDF">
        <w:rPr>
          <w:noProof/>
        </w:rPr>
        <w:t>7</w:t>
      </w:r>
      <w:r w:rsidR="00FA6E44">
        <w:rPr>
          <w:noProof/>
        </w:rPr>
        <w:fldChar w:fldCharType="end"/>
      </w:r>
      <w:bookmarkEnd w:id="47"/>
      <w:r>
        <w:t xml:space="preserve">. Comparison of </w:t>
      </w:r>
      <w:r w:rsidR="00EE45EA">
        <w:t>Model Metrics among Encoders</w:t>
      </w:r>
      <w:bookmarkEnd w:id="48"/>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proofErr w:type="spellStart"/>
            <w:r w:rsidRPr="000928A0">
              <w:rPr>
                <w:rFonts w:eastAsiaTheme="minorEastAsia"/>
              </w:rPr>
              <w:t>MEstimate</w:t>
            </w:r>
            <w:proofErr w:type="spellEnd"/>
            <w:r w:rsidRPr="000928A0">
              <w:rPr>
                <w:rFonts w:eastAsiaTheme="minorEastAsia"/>
              </w:rPr>
              <w:t xml:space="preserv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proofErr w:type="spellStart"/>
            <w:r w:rsidRPr="000928A0">
              <w:rPr>
                <w:rFonts w:eastAsiaTheme="minorEastAsia"/>
              </w:rPr>
              <w:t>Helmert</w:t>
            </w:r>
            <w:proofErr w:type="spellEnd"/>
            <w:r w:rsidRPr="000928A0">
              <w:rPr>
                <w:rFonts w:eastAsiaTheme="minorEastAsia"/>
              </w:rPr>
              <w:t xml:space="preserve">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bookmarkStart w:id="49" w:name="_Toc34406882"/>
      <w:r w:rsidRPr="005B3D32">
        <w:t>Explore Feature Selection</w:t>
      </w:r>
      <w:bookmarkEnd w:id="49"/>
    </w:p>
    <w:p w14:paraId="336CEE25" w14:textId="36F51CEE" w:rsidR="00C53723" w:rsidRDefault="00137038" w:rsidP="00C53723">
      <w:pPr>
        <w:pStyle w:val="BodyText"/>
        <w:rPr>
          <w:lang w:eastAsia="en-US"/>
        </w:rPr>
      </w:pPr>
      <w:r>
        <w:rPr>
          <w:lang w:eastAsia="en-US"/>
        </w:rPr>
        <w:t xml:space="preserve">The study evaluated the effectiveness of a variety of automated feature selection techniques available from </w:t>
      </w:r>
      <w:proofErr w:type="spellStart"/>
      <w:r>
        <w:rPr>
          <w:lang w:eastAsia="en-US"/>
        </w:rPr>
        <w:t>SciKit</w:t>
      </w:r>
      <w:proofErr w:type="spellEnd"/>
      <w:r>
        <w:rPr>
          <w:lang w:eastAsia="en-US"/>
        </w:rPr>
        <w:t xml:space="preserve">-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Sciki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t xml:space="preserve">Exhibit </w:t>
      </w:r>
      <w:r>
        <w:rPr>
          <w:noProof/>
        </w:rPr>
        <w:t>7</w:t>
      </w:r>
      <w:r>
        <w:rPr>
          <w:lang w:eastAsia="en-US"/>
        </w:rPr>
        <w:fldChar w:fldCharType="end"/>
      </w:r>
      <w:r>
        <w:rPr>
          <w:lang w:eastAsia="en-US"/>
        </w:rPr>
        <w:t xml:space="preserve"> and elected to move forward with the </w:t>
      </w:r>
      <w:proofErr w:type="spellStart"/>
      <w:r w:rsidRPr="00761ED7">
        <w:t>KBest</w:t>
      </w:r>
      <w:proofErr w:type="spellEnd"/>
      <w:r w:rsidRPr="00761ED7">
        <w:t xml:space="preserve"> F-Classif</w:t>
      </w:r>
      <w:r>
        <w:t>ication (</w:t>
      </w:r>
      <w:r w:rsidRPr="00761ED7">
        <w:t>ANOVA F-value</w:t>
      </w:r>
      <w:r>
        <w:t xml:space="preserve">) method due to </w:t>
      </w:r>
      <w:r>
        <w:lastRenderedPageBreak/>
        <w:t>the highest AUC.</w:t>
      </w:r>
      <w:r w:rsidR="000B08C5">
        <w:t xml:space="preserve"> </w:t>
      </w:r>
      <w:r w:rsidR="000B08C5">
        <w:rPr>
          <w:lang w:eastAsia="en-US"/>
        </w:rPr>
        <w:t xml:space="preserve">See the appendices for the </w:t>
      </w:r>
      <w:proofErr w:type="spellStart"/>
      <w:r w:rsidR="000B08C5" w:rsidRPr="00761ED7">
        <w:t>KBest</w:t>
      </w:r>
      <w:proofErr w:type="spellEnd"/>
      <w:r w:rsidR="000B08C5" w:rsidRPr="00761ED7">
        <w:t xml:space="preserve"> F-Classif</w:t>
      </w:r>
      <w:r w:rsidR="000B08C5">
        <w:t>ication (</w:t>
      </w:r>
      <w:r w:rsidR="000B08C5" w:rsidRPr="00761ED7">
        <w:t>ANOVA F-value</w:t>
      </w:r>
      <w:r w:rsidR="000B08C5">
        <w:t xml:space="preserve">) </w:t>
      </w:r>
      <w:r w:rsidR="000B08C5">
        <w:rPr>
          <w:lang w:eastAsia="en-US"/>
        </w:rPr>
        <w:t>calculations performed and the results obtained</w:t>
      </w:r>
      <w:r w:rsidR="000B08C5">
        <w:rPr>
          <w:rFonts w:eastAsiaTheme="minorHAnsi"/>
        </w:rPr>
        <w:t>.</w:t>
      </w:r>
    </w:p>
    <w:p w14:paraId="676D029B" w14:textId="10E1F46A" w:rsidR="00137038" w:rsidRDefault="00137038" w:rsidP="00137038">
      <w:pPr>
        <w:pStyle w:val="Caption"/>
      </w:pPr>
      <w:bookmarkStart w:id="50" w:name="_Ref34207181"/>
      <w:bookmarkStart w:id="51" w:name="_Toc34403000"/>
      <w:r>
        <w:t xml:space="preserve">Exhibit </w:t>
      </w:r>
      <w:r w:rsidR="00FA6E44">
        <w:fldChar w:fldCharType="begin"/>
      </w:r>
      <w:r w:rsidR="00FA6E44">
        <w:instrText xml:space="preserve"> SEQ Exhibit \* ARABIC </w:instrText>
      </w:r>
      <w:r w:rsidR="00FA6E44">
        <w:fldChar w:fldCharType="separate"/>
      </w:r>
      <w:r w:rsidR="00F30BDF">
        <w:rPr>
          <w:noProof/>
        </w:rPr>
        <w:t>8</w:t>
      </w:r>
      <w:r w:rsidR="00FA6E44">
        <w:rPr>
          <w:noProof/>
        </w:rPr>
        <w:fldChar w:fldCharType="end"/>
      </w:r>
      <w:bookmarkEnd w:id="50"/>
      <w:r>
        <w:t>. Comparison of Model Metrics among Feature Selection Methods</w:t>
      </w:r>
      <w:bookmarkEnd w:id="51"/>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proofErr w:type="spellStart"/>
            <w:r w:rsidRPr="00761ED7">
              <w:t>KBest</w:t>
            </w:r>
            <w:proofErr w:type="spellEnd"/>
            <w:r w:rsidRPr="00761ED7">
              <w:t xml:space="preserve">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proofErr w:type="spellStart"/>
            <w:r w:rsidRPr="00761ED7">
              <w:t>KBest</w:t>
            </w:r>
            <w:proofErr w:type="spellEnd"/>
            <w:r w:rsidRPr="00761ED7">
              <w:t xml:space="preserve">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bookmarkStart w:id="52" w:name="_Toc34406883"/>
      <w:r w:rsidRPr="005B3D32">
        <w:t>Analyze Features</w:t>
      </w:r>
      <w:bookmarkEnd w:id="52"/>
    </w:p>
    <w:p w14:paraId="3C8AC207" w14:textId="194AAC1B" w:rsidR="00525933" w:rsidRDefault="00CA7E2C" w:rsidP="00525933">
      <w:pPr>
        <w:pStyle w:val="BodyText"/>
        <w:rPr>
          <w:lang w:eastAsia="en-US"/>
        </w:rPr>
      </w:pPr>
      <w:r>
        <w:rPr>
          <w:lang w:eastAsia="en-US"/>
        </w:rPr>
        <w:t>Considering the identification of discriminating variables as the primary purpose of the study, the project leveraged a variety of feature analysis techniques. This section describes the techniques used and presents the findings. Techniques used included</w:t>
      </w:r>
      <w:r w:rsidR="00B2213E">
        <w:rPr>
          <w:lang w:eastAsia="en-US"/>
        </w:rPr>
        <w:t xml:space="preserve"> </w:t>
      </w:r>
      <w:r>
        <w:rPr>
          <w:lang w:eastAsia="en-US"/>
        </w:rPr>
        <w:t>Principal Component Analysis (PCA)</w:t>
      </w:r>
      <w:r w:rsidR="00C229EC">
        <w:rPr>
          <w:lang w:eastAsia="en-US"/>
        </w:rPr>
        <w:t xml:space="preserve"> </w:t>
      </w:r>
      <w:r>
        <w:rPr>
          <w:lang w:eastAsia="en-US"/>
        </w:rPr>
        <w:t>and Hierarchical Cluster Analysis.</w:t>
      </w:r>
    </w:p>
    <w:p w14:paraId="467A9762" w14:textId="668B2F74" w:rsidR="00605010" w:rsidRDefault="00605010" w:rsidP="00605010">
      <w:pPr>
        <w:pStyle w:val="Heading4"/>
      </w:pPr>
      <w:r>
        <w:t>Principal Component Analysis (PCA)</w:t>
      </w:r>
    </w:p>
    <w:p w14:paraId="04A859C6" w14:textId="7C9AE221" w:rsidR="00137038" w:rsidRDefault="00D13417" w:rsidP="00137038">
      <w:pPr>
        <w:pStyle w:val="BodyText"/>
        <w:rPr>
          <w:lang w:eastAsia="en-US"/>
        </w:rPr>
      </w:pPr>
      <w:r>
        <w:rPr>
          <w:lang w:eastAsia="en-US"/>
        </w:rPr>
        <w:t>While investigating feature variability, PCA results showed the need for eight principle components to explain at least 95% of the variance</w:t>
      </w:r>
      <w:r w:rsidR="002A06CC">
        <w:rPr>
          <w:lang w:eastAsia="en-US"/>
        </w:rPr>
        <w:t xml:space="preserve"> (</w:t>
      </w:r>
      <w:r w:rsidR="002A06CC">
        <w:rPr>
          <w:lang w:eastAsia="en-US"/>
        </w:rPr>
        <w:fldChar w:fldCharType="begin"/>
      </w:r>
      <w:r w:rsidR="002A06CC">
        <w:rPr>
          <w:lang w:eastAsia="en-US"/>
        </w:rPr>
        <w:instrText xml:space="preserve"> REF _Ref34395631 \h </w:instrText>
      </w:r>
      <w:r w:rsidR="002A06CC">
        <w:rPr>
          <w:lang w:eastAsia="en-US"/>
        </w:rPr>
      </w:r>
      <w:r w:rsidR="002A06CC">
        <w:rPr>
          <w:lang w:eastAsia="en-US"/>
        </w:rPr>
        <w:fldChar w:fldCharType="separate"/>
      </w:r>
      <w:r w:rsidR="002A06CC">
        <w:t xml:space="preserve">Exhibit </w:t>
      </w:r>
      <w:r w:rsidR="002A06CC">
        <w:rPr>
          <w:noProof/>
        </w:rPr>
        <w:t>8</w:t>
      </w:r>
      <w:r w:rsidR="002A06CC">
        <w:rPr>
          <w:lang w:eastAsia="en-US"/>
        </w:rPr>
        <w:fldChar w:fldCharType="end"/>
      </w:r>
      <w:r w:rsidR="002A06CC">
        <w:rPr>
          <w:lang w:eastAsia="en-US"/>
        </w:rPr>
        <w:t>)</w:t>
      </w:r>
      <w:r>
        <w:rPr>
          <w:lang w:eastAsia="en-US"/>
        </w:rPr>
        <w:t xml:space="preserve">. </w:t>
      </w:r>
      <w:r w:rsidR="00FC7D9B">
        <w:rPr>
          <w:lang w:eastAsia="en-US"/>
        </w:rPr>
        <w:t xml:space="preserve">Further analysis of the variance </w:t>
      </w:r>
      <w:r w:rsidR="002A06CC">
        <w:rPr>
          <w:lang w:eastAsia="en-US"/>
        </w:rPr>
        <w:t>within the first two principal components revealed the following (</w:t>
      </w:r>
      <w:r w:rsidR="002A06CC">
        <w:rPr>
          <w:lang w:eastAsia="en-US"/>
        </w:rPr>
        <w:fldChar w:fldCharType="begin"/>
      </w:r>
      <w:r w:rsidR="002A06CC">
        <w:rPr>
          <w:lang w:eastAsia="en-US"/>
        </w:rPr>
        <w:instrText xml:space="preserve"> REF _Ref34396053 \h </w:instrText>
      </w:r>
      <w:r w:rsidR="002A06CC">
        <w:rPr>
          <w:lang w:eastAsia="en-US"/>
        </w:rPr>
      </w:r>
      <w:r w:rsidR="002A06CC">
        <w:rPr>
          <w:lang w:eastAsia="en-US"/>
        </w:rPr>
        <w:fldChar w:fldCharType="separate"/>
      </w:r>
      <w:r w:rsidR="002A06CC">
        <w:t xml:space="preserve">Exhibit </w:t>
      </w:r>
      <w:r w:rsidR="002A06CC">
        <w:rPr>
          <w:noProof/>
        </w:rPr>
        <w:t>9</w:t>
      </w:r>
      <w:r w:rsidR="002A06CC">
        <w:rPr>
          <w:lang w:eastAsia="en-US"/>
        </w:rPr>
        <w:fldChar w:fldCharType="end"/>
      </w:r>
      <w:r w:rsidR="002A06CC">
        <w:rPr>
          <w:lang w:eastAsia="en-US"/>
        </w:rPr>
        <w:t xml:space="preserve">): </w:t>
      </w:r>
    </w:p>
    <w:p w14:paraId="5CE20DEA" w14:textId="4F67B7D6" w:rsidR="002A06CC" w:rsidRDefault="002A06CC" w:rsidP="00916FE7">
      <w:pPr>
        <w:pStyle w:val="ListBullet"/>
      </w:pPr>
      <w:r w:rsidRPr="00916FE7">
        <w:t xml:space="preserve">The following variables account for the greatest variance within </w:t>
      </w:r>
      <w:r w:rsidRPr="00916FE7">
        <w:rPr>
          <w:rStyle w:val="PlainTextChar"/>
        </w:rPr>
        <w:t>PC 01</w:t>
      </w:r>
      <w:r w:rsidRPr="00916FE7">
        <w:t xml:space="preserve">: </w:t>
      </w:r>
    </w:p>
    <w:p w14:paraId="5904635C" w14:textId="2DDC87B0" w:rsidR="00916FE7" w:rsidRDefault="00916FE7" w:rsidP="00916FE7">
      <w:pPr>
        <w:pStyle w:val="ListBullet2"/>
      </w:pPr>
      <w:proofErr w:type="spellStart"/>
      <w:r w:rsidRPr="00916FE7">
        <w:rPr>
          <w:rStyle w:val="PlainTextChar"/>
        </w:rPr>
        <w:t>Service_Component_WBS_aff</w:t>
      </w:r>
      <w:proofErr w:type="spellEnd"/>
      <w:r>
        <w:t xml:space="preserve">  </w:t>
      </w:r>
    </w:p>
    <w:p w14:paraId="7156AF98" w14:textId="004E3618" w:rsidR="00916FE7" w:rsidRDefault="00916FE7" w:rsidP="00916FE7">
      <w:pPr>
        <w:pStyle w:val="ListBullet2"/>
      </w:pPr>
      <w:proofErr w:type="spellStart"/>
      <w:r w:rsidRPr="00916FE7">
        <w:rPr>
          <w:rStyle w:val="PlainTextChar"/>
        </w:rPr>
        <w:t>KM_Number</w:t>
      </w:r>
      <w:proofErr w:type="spellEnd"/>
      <w:r>
        <w:t xml:space="preserve">   </w:t>
      </w:r>
    </w:p>
    <w:p w14:paraId="7CEBA2A6" w14:textId="537DF150" w:rsidR="00916FE7" w:rsidRDefault="00916FE7" w:rsidP="00916FE7">
      <w:pPr>
        <w:pStyle w:val="ListBullet2"/>
      </w:pPr>
      <w:proofErr w:type="spellStart"/>
      <w:r w:rsidRPr="00916FE7">
        <w:rPr>
          <w:rStyle w:val="PlainTextChar"/>
        </w:rPr>
        <w:t>CI_TypeSubType_aff</w:t>
      </w:r>
      <w:proofErr w:type="spellEnd"/>
      <w:r>
        <w:t xml:space="preserve"> </w:t>
      </w:r>
    </w:p>
    <w:p w14:paraId="73DB2081" w14:textId="6A87FB90" w:rsidR="00916FE7" w:rsidRDefault="00916FE7" w:rsidP="00916FE7">
      <w:pPr>
        <w:pStyle w:val="ListBullet"/>
      </w:pPr>
      <w:r w:rsidRPr="00916FE7">
        <w:t xml:space="preserve">The following variables account for the greatest variance within </w:t>
      </w:r>
      <w:r w:rsidRPr="00916FE7">
        <w:rPr>
          <w:rStyle w:val="PlainTextChar"/>
        </w:rPr>
        <w:t>PC 02</w:t>
      </w:r>
      <w:r w:rsidRPr="00916FE7">
        <w:t xml:space="preserve">: </w:t>
      </w:r>
    </w:p>
    <w:p w14:paraId="604C1C98" w14:textId="795BB63D" w:rsidR="00916FE7" w:rsidRDefault="00916FE7" w:rsidP="00916FE7">
      <w:pPr>
        <w:pStyle w:val="ListBullet2"/>
      </w:pPr>
      <w:proofErr w:type="spellStart"/>
      <w:r w:rsidRPr="00916FE7">
        <w:rPr>
          <w:rStyle w:val="PlainTextChar"/>
        </w:rPr>
        <w:t>Count_Related_Incidents</w:t>
      </w:r>
      <w:proofErr w:type="spellEnd"/>
      <w:r w:rsidRPr="00916FE7">
        <w:t xml:space="preserve">  </w:t>
      </w:r>
    </w:p>
    <w:p w14:paraId="4C20E50D" w14:textId="0E574830" w:rsidR="00916FE7" w:rsidRDefault="00916FE7" w:rsidP="00916FE7">
      <w:pPr>
        <w:pStyle w:val="ListBullet2"/>
      </w:pPr>
      <w:proofErr w:type="spellStart"/>
      <w:r w:rsidRPr="00916FE7">
        <w:rPr>
          <w:rStyle w:val="PlainTextChar"/>
        </w:rPr>
        <w:t>Count_Related_Interactions</w:t>
      </w:r>
      <w:proofErr w:type="spellEnd"/>
      <w:r w:rsidRPr="00916FE7">
        <w:t xml:space="preserve"> </w:t>
      </w:r>
    </w:p>
    <w:p w14:paraId="58AA3CEE" w14:textId="77FDAEFE" w:rsidR="002A06CC" w:rsidRPr="0014430E" w:rsidRDefault="002A06CC" w:rsidP="002A06CC">
      <w:pPr>
        <w:pStyle w:val="Caption"/>
        <w:rPr>
          <w:noProof/>
          <w:kern w:val="24"/>
          <w:sz w:val="22"/>
        </w:rPr>
      </w:pPr>
      <w:bookmarkStart w:id="53" w:name="_Ref34395631"/>
      <w:bookmarkStart w:id="54" w:name="_Toc34403001"/>
      <w:r>
        <w:t xml:space="preserve">Exhibit </w:t>
      </w:r>
      <w:r w:rsidR="00FA6E44">
        <w:fldChar w:fldCharType="begin"/>
      </w:r>
      <w:r w:rsidR="00FA6E44">
        <w:instrText xml:space="preserve"> SEQ Exhibit \* ARABIC </w:instrText>
      </w:r>
      <w:r w:rsidR="00FA6E44">
        <w:fldChar w:fldCharType="separate"/>
      </w:r>
      <w:r w:rsidR="00F30BDF">
        <w:rPr>
          <w:noProof/>
        </w:rPr>
        <w:t>9</w:t>
      </w:r>
      <w:r w:rsidR="00FA6E44">
        <w:rPr>
          <w:noProof/>
        </w:rPr>
        <w:fldChar w:fldCharType="end"/>
      </w:r>
      <w:bookmarkEnd w:id="53"/>
      <w:r>
        <w:t>. PCA Explained and Cumulative Variance</w:t>
      </w:r>
      <w:bookmarkEnd w:id="54"/>
    </w:p>
    <w:p w14:paraId="15F05E9D" w14:textId="77777777" w:rsidR="002A06CC" w:rsidRDefault="002A06CC" w:rsidP="002A06CC">
      <w:pPr>
        <w:jc w:val="center"/>
      </w:pPr>
      <w:r>
        <w:rPr>
          <w:noProof/>
        </w:rPr>
        <w:drawing>
          <wp:inline distT="0" distB="0" distL="0" distR="0" wp14:anchorId="416A72F2" wp14:editId="2BC87373">
            <wp:extent cx="3164810" cy="21098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5.03.a PCA Explained and Cummulative Varianc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64810" cy="2109873"/>
                    </a:xfrm>
                    <a:prstGeom prst="rect">
                      <a:avLst/>
                    </a:prstGeom>
                  </pic:spPr>
                </pic:pic>
              </a:graphicData>
            </a:graphic>
          </wp:inline>
        </w:drawing>
      </w:r>
    </w:p>
    <w:p w14:paraId="5EBB237B" w14:textId="50C2EE34" w:rsidR="002A06CC" w:rsidRDefault="002A06CC" w:rsidP="002A06CC">
      <w:pPr>
        <w:pStyle w:val="Caption"/>
      </w:pPr>
      <w:bookmarkStart w:id="55" w:name="_Ref34396053"/>
      <w:bookmarkStart w:id="56" w:name="_Toc34403002"/>
      <w:r>
        <w:lastRenderedPageBreak/>
        <w:t xml:space="preserve">Exhibit </w:t>
      </w:r>
      <w:r w:rsidR="00FA6E44">
        <w:fldChar w:fldCharType="begin"/>
      </w:r>
      <w:r w:rsidR="00FA6E44">
        <w:instrText xml:space="preserve"> SEQ Exhibit \* ARABIC </w:instrText>
      </w:r>
      <w:r w:rsidR="00FA6E44">
        <w:fldChar w:fldCharType="separate"/>
      </w:r>
      <w:r w:rsidR="00F30BDF">
        <w:rPr>
          <w:noProof/>
        </w:rPr>
        <w:t>10</w:t>
      </w:r>
      <w:r w:rsidR="00FA6E44">
        <w:rPr>
          <w:noProof/>
        </w:rPr>
        <w:fldChar w:fldCharType="end"/>
      </w:r>
      <w:bookmarkEnd w:id="55"/>
      <w:r>
        <w:t>. Contribution to Variance in First Two Principal Components</w:t>
      </w:r>
      <w:bookmarkEnd w:id="56"/>
    </w:p>
    <w:p w14:paraId="4C4D1148" w14:textId="77777777" w:rsidR="002A06CC" w:rsidRDefault="002A06CC" w:rsidP="002A06CC">
      <w:pPr>
        <w:jc w:val="center"/>
      </w:pPr>
      <w:r>
        <w:rPr>
          <w:noProof/>
        </w:rPr>
        <w:drawing>
          <wp:inline distT="0" distB="0" distL="0" distR="0" wp14:anchorId="439CCAB4" wp14:editId="7119232B">
            <wp:extent cx="3611880" cy="2407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5.03.b Variance within first two P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1880" cy="2407920"/>
                    </a:xfrm>
                    <a:prstGeom prst="rect">
                      <a:avLst/>
                    </a:prstGeom>
                  </pic:spPr>
                </pic:pic>
              </a:graphicData>
            </a:graphic>
          </wp:inline>
        </w:drawing>
      </w:r>
    </w:p>
    <w:p w14:paraId="32424A6E" w14:textId="0381ADFA" w:rsidR="00525933" w:rsidRDefault="00605010" w:rsidP="00605010">
      <w:pPr>
        <w:pStyle w:val="Heading4"/>
      </w:pPr>
      <w:r>
        <w:t>Hierarchical Cluster Analysis</w:t>
      </w:r>
    </w:p>
    <w:p w14:paraId="20FBFE47" w14:textId="66839553" w:rsidR="00605010" w:rsidRDefault="00C229EC" w:rsidP="00605010">
      <w:pPr>
        <w:pStyle w:val="BodyText"/>
        <w:rPr>
          <w:lang w:eastAsia="en-US"/>
        </w:rPr>
      </w:pPr>
      <w:r>
        <w:rPr>
          <w:lang w:eastAsia="en-US"/>
        </w:rPr>
        <w:t>Hierarchical cluster analysis contributed to the identification of variables having similar characteristics (</w:t>
      </w:r>
      <w:r>
        <w:rPr>
          <w:lang w:eastAsia="en-US"/>
        </w:rPr>
        <w:fldChar w:fldCharType="begin"/>
      </w:r>
      <w:r>
        <w:rPr>
          <w:lang w:eastAsia="en-US"/>
        </w:rPr>
        <w:instrText xml:space="preserve"> ADDIN ZOTERO_ITEM CSL_CITATION {"citationID":"OYoYabXK","properties":{"formattedCitation":"(Tuff\\uc0\\u233{}ry, 2011, p. 236)","plainCitation":"(Tufféry, 2011, p. 23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236","label":"page"}],"schema":"https://github.com/citation-style-language/schema/raw/master/csl-citation.json"} </w:instrText>
      </w:r>
      <w:r>
        <w:rPr>
          <w:lang w:eastAsia="en-US"/>
        </w:rPr>
        <w:fldChar w:fldCharType="separate"/>
      </w:r>
      <w:r w:rsidRPr="00C229EC">
        <w:rPr>
          <w:rFonts w:ascii="Georgia" w:cs="Times New Roman"/>
        </w:rPr>
        <w:t>(Tufféry, 2011, p. 236)</w:t>
      </w:r>
      <w:r>
        <w:rPr>
          <w:lang w:eastAsia="en-US"/>
        </w:rPr>
        <w:fldChar w:fldCharType="end"/>
      </w:r>
      <w:r>
        <w:rPr>
          <w:lang w:eastAsia="en-US"/>
        </w:rPr>
        <w:t xml:space="preserve">). The first step created a dendrogram showing the sequence of partitions </w:t>
      </w:r>
      <w:r w:rsidR="002103C5">
        <w:rPr>
          <w:lang w:eastAsia="en-US"/>
        </w:rPr>
        <w:t xml:space="preserve">created by the agglomerative hierarchical clustering algorithm </w:t>
      </w:r>
      <w:r w:rsidR="00A27F8E">
        <w:rPr>
          <w:lang w:eastAsia="en-US"/>
        </w:rPr>
        <w:t xml:space="preserve">as shown in </w:t>
      </w:r>
      <w:r w:rsidR="002103C5">
        <w:rPr>
          <w:lang w:eastAsia="en-US"/>
        </w:rPr>
        <w:fldChar w:fldCharType="begin"/>
      </w:r>
      <w:r w:rsidR="002103C5">
        <w:rPr>
          <w:lang w:eastAsia="en-US"/>
        </w:rPr>
        <w:instrText xml:space="preserve"> REF _Ref34398077 \h </w:instrText>
      </w:r>
      <w:r w:rsidR="002103C5">
        <w:rPr>
          <w:lang w:eastAsia="en-US"/>
        </w:rPr>
      </w:r>
      <w:r w:rsidR="002103C5">
        <w:rPr>
          <w:lang w:eastAsia="en-US"/>
        </w:rPr>
        <w:fldChar w:fldCharType="separate"/>
      </w:r>
      <w:r w:rsidR="002103C5">
        <w:t xml:space="preserve">Exhibit </w:t>
      </w:r>
      <w:r w:rsidR="002103C5">
        <w:rPr>
          <w:noProof/>
        </w:rPr>
        <w:t>10</w:t>
      </w:r>
      <w:r w:rsidR="002103C5">
        <w:rPr>
          <w:lang w:eastAsia="en-US"/>
        </w:rPr>
        <w:fldChar w:fldCharType="end"/>
      </w:r>
      <w:r w:rsidR="002103C5">
        <w:rPr>
          <w:lang w:eastAsia="en-US"/>
        </w:rPr>
        <w:t xml:space="preserve">. The second step evaluated the stability of the partitions created by the algorithm </w:t>
      </w:r>
      <w:r w:rsidR="00A27F8E">
        <w:rPr>
          <w:lang w:eastAsia="en-US"/>
        </w:rPr>
        <w:t xml:space="preserve">with the resulting chart shown in </w:t>
      </w:r>
      <w:r w:rsidR="002103C5">
        <w:rPr>
          <w:lang w:eastAsia="en-US"/>
        </w:rPr>
        <w:fldChar w:fldCharType="begin"/>
      </w:r>
      <w:r w:rsidR="002103C5">
        <w:rPr>
          <w:lang w:eastAsia="en-US"/>
        </w:rPr>
        <w:instrText xml:space="preserve"> REF _Ref34398099 \h </w:instrText>
      </w:r>
      <w:r w:rsidR="002103C5">
        <w:rPr>
          <w:lang w:eastAsia="en-US"/>
        </w:rPr>
      </w:r>
      <w:r w:rsidR="002103C5">
        <w:rPr>
          <w:lang w:eastAsia="en-US"/>
        </w:rPr>
        <w:fldChar w:fldCharType="separate"/>
      </w:r>
      <w:r w:rsidR="002103C5">
        <w:t xml:space="preserve">Exhibit </w:t>
      </w:r>
      <w:r w:rsidR="002103C5">
        <w:rPr>
          <w:noProof/>
        </w:rPr>
        <w:t>11</w:t>
      </w:r>
      <w:r w:rsidR="002103C5">
        <w:rPr>
          <w:lang w:eastAsia="en-US"/>
        </w:rPr>
        <w:fldChar w:fldCharType="end"/>
      </w:r>
      <w:r w:rsidR="002103C5">
        <w:rPr>
          <w:lang w:eastAsia="en-US"/>
        </w:rPr>
        <w:t xml:space="preserve">. </w:t>
      </w:r>
    </w:p>
    <w:p w14:paraId="35B8A02C" w14:textId="47FE6A57" w:rsidR="002103C5" w:rsidRPr="002103C5" w:rsidRDefault="002103C5" w:rsidP="002103C5">
      <w:pPr>
        <w:pStyle w:val="Caption"/>
      </w:pPr>
      <w:bookmarkStart w:id="57" w:name="_Ref34398077"/>
      <w:bookmarkStart w:id="58" w:name="_Toc34403003"/>
      <w:r>
        <w:t xml:space="preserve">Exhibit </w:t>
      </w:r>
      <w:r w:rsidR="00FA6E44">
        <w:fldChar w:fldCharType="begin"/>
      </w:r>
      <w:r w:rsidR="00FA6E44">
        <w:instrText xml:space="preserve"> SEQ Exhibit \* ARABIC </w:instrText>
      </w:r>
      <w:r w:rsidR="00FA6E44">
        <w:fldChar w:fldCharType="separate"/>
      </w:r>
      <w:r w:rsidR="00F30BDF">
        <w:rPr>
          <w:noProof/>
        </w:rPr>
        <w:t>11</w:t>
      </w:r>
      <w:r w:rsidR="00FA6E44">
        <w:rPr>
          <w:noProof/>
        </w:rPr>
        <w:fldChar w:fldCharType="end"/>
      </w:r>
      <w:bookmarkEnd w:id="57"/>
      <w:r>
        <w:t>. Hierarchical Cluster Analysis Dendrogram</w:t>
      </w:r>
      <w:bookmarkEnd w:id="58"/>
    </w:p>
    <w:p w14:paraId="1C0BCC08" w14:textId="50CDEE7A" w:rsidR="00C229EC" w:rsidRDefault="002103C5" w:rsidP="00605010">
      <w:pPr>
        <w:pStyle w:val="BodyText"/>
        <w:rPr>
          <w:lang w:eastAsia="en-US"/>
        </w:rPr>
      </w:pPr>
      <w:r>
        <w:rPr>
          <w:noProof/>
          <w:lang w:eastAsia="en-US"/>
        </w:rPr>
        <w:drawing>
          <wp:inline distT="0" distB="0" distL="0" distR="0" wp14:anchorId="07428E6C" wp14:editId="2A64820B">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03.c hclust dendogra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2FD9FA" w14:textId="6206E80F" w:rsidR="002103C5" w:rsidRPr="002103C5" w:rsidRDefault="002103C5" w:rsidP="002103C5">
      <w:pPr>
        <w:pStyle w:val="Caption"/>
      </w:pPr>
      <w:bookmarkStart w:id="59" w:name="_Ref34398099"/>
      <w:bookmarkStart w:id="60" w:name="_Toc34403004"/>
      <w:r>
        <w:lastRenderedPageBreak/>
        <w:t xml:space="preserve">Exhibit </w:t>
      </w:r>
      <w:r w:rsidR="00FA6E44">
        <w:fldChar w:fldCharType="begin"/>
      </w:r>
      <w:r w:rsidR="00FA6E44">
        <w:instrText xml:space="preserve"> SEQ Exhibit \* ARABIC </w:instrText>
      </w:r>
      <w:r w:rsidR="00FA6E44">
        <w:fldChar w:fldCharType="separate"/>
      </w:r>
      <w:r w:rsidR="00F30BDF">
        <w:rPr>
          <w:noProof/>
        </w:rPr>
        <w:t>12</w:t>
      </w:r>
      <w:r w:rsidR="00FA6E44">
        <w:rPr>
          <w:noProof/>
        </w:rPr>
        <w:fldChar w:fldCharType="end"/>
      </w:r>
      <w:bookmarkEnd w:id="59"/>
      <w:r>
        <w:t>. Hierarchical Cluster Analysis Stability Chart</w:t>
      </w:r>
      <w:bookmarkEnd w:id="60"/>
    </w:p>
    <w:p w14:paraId="19AD126C" w14:textId="2744B8A9" w:rsidR="00C229EC" w:rsidRDefault="002103C5" w:rsidP="00605010">
      <w:pPr>
        <w:pStyle w:val="BodyText"/>
        <w:rPr>
          <w:lang w:eastAsia="en-US"/>
        </w:rPr>
      </w:pPr>
      <w:r>
        <w:rPr>
          <w:noProof/>
          <w:lang w:eastAsia="en-US"/>
        </w:rPr>
        <w:drawing>
          <wp:inline distT="0" distB="0" distL="0" distR="0" wp14:anchorId="35659416" wp14:editId="6894ACC1">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03.c hclust stability.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6CE1A5" w14:textId="48DDF840" w:rsidR="002103C5" w:rsidRDefault="00A27F8E" w:rsidP="00605010">
      <w:pPr>
        <w:pStyle w:val="BodyText"/>
        <w:rPr>
          <w:lang w:eastAsia="en-US"/>
        </w:rPr>
      </w:pPr>
      <w:r>
        <w:rPr>
          <w:lang w:eastAsia="en-US"/>
        </w:rPr>
        <w:t xml:space="preserve">At three clusters, the chart indicates the greatest gain in stability prior to leveling off. </w:t>
      </w:r>
      <w:r w:rsidR="004B23E4">
        <w:rPr>
          <w:lang w:eastAsia="en-US"/>
        </w:rPr>
        <w:fldChar w:fldCharType="begin"/>
      </w:r>
      <w:r w:rsidR="004B23E4">
        <w:rPr>
          <w:lang w:eastAsia="en-US"/>
        </w:rPr>
        <w:instrText xml:space="preserve"> REF _Ref34399097 \h </w:instrText>
      </w:r>
      <w:r w:rsidR="004B23E4">
        <w:rPr>
          <w:lang w:eastAsia="en-US"/>
        </w:rPr>
      </w:r>
      <w:r w:rsidR="004B23E4">
        <w:rPr>
          <w:lang w:eastAsia="en-US"/>
        </w:rPr>
        <w:fldChar w:fldCharType="separate"/>
      </w:r>
      <w:r w:rsidR="004B23E4">
        <w:t xml:space="preserve">Exhibit </w:t>
      </w:r>
      <w:r w:rsidR="004B23E4">
        <w:rPr>
          <w:noProof/>
        </w:rPr>
        <w:t>12</w:t>
      </w:r>
      <w:r w:rsidR="004B23E4">
        <w:rPr>
          <w:lang w:eastAsia="en-US"/>
        </w:rPr>
        <w:fldChar w:fldCharType="end"/>
      </w:r>
      <w:r w:rsidR="004B23E4">
        <w:rPr>
          <w:lang w:eastAsia="en-US"/>
        </w:rPr>
        <w:t xml:space="preserve"> lists the clusters identified as a result of this analysis.</w:t>
      </w:r>
    </w:p>
    <w:p w14:paraId="7F471D2D" w14:textId="41E51839" w:rsidR="004B23E4" w:rsidRDefault="004B23E4" w:rsidP="004B23E4">
      <w:pPr>
        <w:pStyle w:val="Caption"/>
      </w:pPr>
      <w:bookmarkStart w:id="61" w:name="_Ref34399097"/>
      <w:bookmarkStart w:id="62" w:name="_Toc34403005"/>
      <w:r>
        <w:t xml:space="preserve">Exhibit </w:t>
      </w:r>
      <w:r w:rsidR="00FA6E44">
        <w:fldChar w:fldCharType="begin"/>
      </w:r>
      <w:r w:rsidR="00FA6E44">
        <w:instrText xml:space="preserve"> SEQ Exhibit \* ARABIC </w:instrText>
      </w:r>
      <w:r w:rsidR="00FA6E44">
        <w:fldChar w:fldCharType="separate"/>
      </w:r>
      <w:r w:rsidR="00F30BDF">
        <w:rPr>
          <w:noProof/>
        </w:rPr>
        <w:t>13</w:t>
      </w:r>
      <w:r w:rsidR="00FA6E44">
        <w:rPr>
          <w:noProof/>
        </w:rPr>
        <w:fldChar w:fldCharType="end"/>
      </w:r>
      <w:bookmarkEnd w:id="61"/>
      <w:r w:rsidR="00BE0B8B">
        <w:t>.</w:t>
      </w:r>
      <w:r>
        <w:t xml:space="preserve"> Identified Clusters</w:t>
      </w:r>
      <w:bookmarkEnd w:id="62"/>
    </w:p>
    <w:tbl>
      <w:tblPr>
        <w:tblStyle w:val="APAReport"/>
        <w:tblW w:w="0" w:type="auto"/>
        <w:tblLook w:val="04A0" w:firstRow="1" w:lastRow="0" w:firstColumn="1" w:lastColumn="0" w:noHBand="0" w:noVBand="1"/>
      </w:tblPr>
      <w:tblGrid>
        <w:gridCol w:w="846"/>
        <w:gridCol w:w="2895"/>
      </w:tblGrid>
      <w:tr w:rsidR="00A27F8E" w14:paraId="3A9607D7" w14:textId="77777777" w:rsidTr="004B23E4">
        <w:trPr>
          <w:cnfStyle w:val="100000000000" w:firstRow="1" w:lastRow="0" w:firstColumn="0" w:lastColumn="0" w:oddVBand="0" w:evenVBand="0" w:oddHBand="0" w:evenHBand="0" w:firstRowFirstColumn="0" w:firstRowLastColumn="0" w:lastRowFirstColumn="0" w:lastRowLastColumn="0"/>
        </w:trPr>
        <w:tc>
          <w:tcPr>
            <w:tcW w:w="0" w:type="auto"/>
          </w:tcPr>
          <w:p w14:paraId="374896F4" w14:textId="2463A9D8" w:rsidR="00A27F8E" w:rsidRDefault="00A27F8E" w:rsidP="00A27F8E">
            <w:pPr>
              <w:rPr>
                <w:lang w:eastAsia="en-US"/>
              </w:rPr>
            </w:pPr>
            <w:r>
              <w:rPr>
                <w:lang w:eastAsia="en-US"/>
              </w:rPr>
              <w:t>Cluster</w:t>
            </w:r>
          </w:p>
        </w:tc>
        <w:tc>
          <w:tcPr>
            <w:tcW w:w="0" w:type="auto"/>
          </w:tcPr>
          <w:p w14:paraId="76D3E8C7" w14:textId="11963E78" w:rsidR="00A27F8E" w:rsidRDefault="00A27F8E" w:rsidP="00A27F8E">
            <w:pPr>
              <w:rPr>
                <w:lang w:eastAsia="en-US"/>
              </w:rPr>
            </w:pPr>
            <w:r>
              <w:rPr>
                <w:lang w:eastAsia="en-US"/>
              </w:rPr>
              <w:t>Variables</w:t>
            </w:r>
          </w:p>
        </w:tc>
      </w:tr>
      <w:tr w:rsidR="004B23E4" w14:paraId="31CEC960" w14:textId="77777777" w:rsidTr="004B23E4">
        <w:tc>
          <w:tcPr>
            <w:tcW w:w="0" w:type="auto"/>
          </w:tcPr>
          <w:p w14:paraId="28B78C2A" w14:textId="4BE741CF" w:rsidR="004B23E4" w:rsidRDefault="004B23E4" w:rsidP="004B23E4">
            <w:pPr>
              <w:rPr>
                <w:lang w:eastAsia="en-US"/>
              </w:rPr>
            </w:pPr>
            <w:r>
              <w:rPr>
                <w:lang w:eastAsia="en-US"/>
              </w:rPr>
              <w:t>1</w:t>
            </w:r>
          </w:p>
        </w:tc>
        <w:tc>
          <w:tcPr>
            <w:tcW w:w="0" w:type="auto"/>
          </w:tcPr>
          <w:p w14:paraId="687D4046" w14:textId="77777777" w:rsidR="004B23E4" w:rsidRDefault="004B23E4" w:rsidP="004B23E4">
            <w:pPr>
              <w:pStyle w:val="PlainText"/>
            </w:pPr>
            <w:proofErr w:type="spellStart"/>
            <w:r w:rsidRPr="004B09DA">
              <w:t>KM_number</w:t>
            </w:r>
            <w:proofErr w:type="spellEnd"/>
          </w:p>
          <w:p w14:paraId="1F204A68" w14:textId="77777777" w:rsidR="004B23E4" w:rsidRDefault="004B23E4" w:rsidP="004B23E4">
            <w:pPr>
              <w:pStyle w:val="PlainText"/>
            </w:pPr>
            <w:proofErr w:type="spellStart"/>
            <w:r w:rsidRPr="004B09DA">
              <w:t>CI_TypeSubType_aff</w:t>
            </w:r>
            <w:proofErr w:type="spellEnd"/>
          </w:p>
          <w:p w14:paraId="2488DE8F" w14:textId="1A71E9BA" w:rsidR="004B23E4" w:rsidRDefault="004B23E4" w:rsidP="004B23E4">
            <w:pPr>
              <w:pStyle w:val="PlainText"/>
              <w:rPr>
                <w:lang w:eastAsia="en-US"/>
              </w:rPr>
            </w:pPr>
            <w:proofErr w:type="spellStart"/>
            <w:r w:rsidRPr="004B09DA">
              <w:t>Service_Component_WBS_aff</w:t>
            </w:r>
            <w:proofErr w:type="spellEnd"/>
          </w:p>
        </w:tc>
      </w:tr>
      <w:tr w:rsidR="004B23E4" w14:paraId="2B9B6E01" w14:textId="77777777" w:rsidTr="004B23E4">
        <w:tc>
          <w:tcPr>
            <w:tcW w:w="0" w:type="auto"/>
          </w:tcPr>
          <w:p w14:paraId="65102EE8" w14:textId="01D46F3B" w:rsidR="004B23E4" w:rsidRDefault="004B23E4" w:rsidP="004B23E4">
            <w:pPr>
              <w:rPr>
                <w:lang w:eastAsia="en-US"/>
              </w:rPr>
            </w:pPr>
            <w:r>
              <w:rPr>
                <w:lang w:eastAsia="en-US"/>
              </w:rPr>
              <w:t>2</w:t>
            </w:r>
          </w:p>
        </w:tc>
        <w:tc>
          <w:tcPr>
            <w:tcW w:w="0" w:type="auto"/>
          </w:tcPr>
          <w:p w14:paraId="2E88876B" w14:textId="77777777" w:rsidR="004B23E4" w:rsidRDefault="004B23E4" w:rsidP="004B23E4">
            <w:pPr>
              <w:pStyle w:val="PlainText"/>
            </w:pPr>
            <w:r w:rsidRPr="004B09DA">
              <w:t>Urgency</w:t>
            </w:r>
          </w:p>
          <w:p w14:paraId="44EB9E3A" w14:textId="77777777" w:rsidR="004B23E4" w:rsidRDefault="004B23E4" w:rsidP="004B23E4">
            <w:pPr>
              <w:pStyle w:val="PlainText"/>
            </w:pPr>
            <w:proofErr w:type="spellStart"/>
            <w:r w:rsidRPr="004B09DA">
              <w:t>Count_Related_Interactions</w:t>
            </w:r>
            <w:proofErr w:type="spellEnd"/>
          </w:p>
          <w:p w14:paraId="154C8187" w14:textId="77777777" w:rsidR="004B23E4" w:rsidRDefault="004B23E4" w:rsidP="004B23E4">
            <w:pPr>
              <w:pStyle w:val="PlainText"/>
            </w:pPr>
            <w:proofErr w:type="spellStart"/>
            <w:r w:rsidRPr="004B09DA">
              <w:t>Count_Related_Incidents</w:t>
            </w:r>
            <w:proofErr w:type="spellEnd"/>
          </w:p>
          <w:p w14:paraId="38E45B9D" w14:textId="751F5C0F" w:rsidR="004B23E4" w:rsidRDefault="004B23E4" w:rsidP="004B23E4">
            <w:pPr>
              <w:pStyle w:val="PlainText"/>
              <w:rPr>
                <w:lang w:eastAsia="en-US"/>
              </w:rPr>
            </w:pPr>
            <w:proofErr w:type="spellStart"/>
            <w:r w:rsidRPr="004B09DA">
              <w:t>Count_Related_Changes</w:t>
            </w:r>
            <w:proofErr w:type="spellEnd"/>
          </w:p>
        </w:tc>
      </w:tr>
      <w:tr w:rsidR="004B23E4" w14:paraId="02C995E9" w14:textId="77777777" w:rsidTr="004B23E4">
        <w:tc>
          <w:tcPr>
            <w:tcW w:w="0" w:type="auto"/>
          </w:tcPr>
          <w:p w14:paraId="04D7D949" w14:textId="4DBBD36B" w:rsidR="004B23E4" w:rsidRDefault="004B23E4" w:rsidP="004B23E4">
            <w:pPr>
              <w:rPr>
                <w:lang w:eastAsia="en-US"/>
              </w:rPr>
            </w:pPr>
            <w:r>
              <w:rPr>
                <w:lang w:eastAsia="en-US"/>
              </w:rPr>
              <w:t>3</w:t>
            </w:r>
          </w:p>
        </w:tc>
        <w:tc>
          <w:tcPr>
            <w:tcW w:w="0" w:type="auto"/>
          </w:tcPr>
          <w:p w14:paraId="48F8B45A" w14:textId="2B20FE60" w:rsidR="004B23E4" w:rsidRDefault="004B23E4" w:rsidP="004B23E4">
            <w:pPr>
              <w:pStyle w:val="PlainText"/>
            </w:pPr>
            <w:proofErr w:type="spellStart"/>
            <w:r w:rsidRPr="004B09DA">
              <w:t>Open_Time_HourOfDay</w:t>
            </w:r>
            <w:proofErr w:type="spellEnd"/>
          </w:p>
          <w:p w14:paraId="67B76C7B" w14:textId="57065E09" w:rsidR="004B23E4" w:rsidRDefault="004B23E4" w:rsidP="004B23E4">
            <w:pPr>
              <w:pStyle w:val="PlainText"/>
              <w:rPr>
                <w:lang w:eastAsia="en-US"/>
              </w:rPr>
            </w:pPr>
            <w:proofErr w:type="spellStart"/>
            <w:r w:rsidRPr="004B09DA">
              <w:t>Open_Time_DayOfWeek</w:t>
            </w:r>
            <w:proofErr w:type="spellEnd"/>
          </w:p>
        </w:tc>
      </w:tr>
    </w:tbl>
    <w:p w14:paraId="6DD68DBE" w14:textId="7A1C51D7" w:rsidR="005B3D32" w:rsidRPr="005B3D32" w:rsidRDefault="00525933" w:rsidP="005B3D32">
      <w:pPr>
        <w:pStyle w:val="Heading3"/>
      </w:pPr>
      <w:bookmarkStart w:id="63" w:name="_Toc34406884"/>
      <w:r w:rsidRPr="005B3D32">
        <w:t xml:space="preserve">Optimize </w:t>
      </w:r>
      <w:r w:rsidR="005B3D32" w:rsidRPr="005B3D32">
        <w:t>Model</w:t>
      </w:r>
      <w:bookmarkEnd w:id="63"/>
    </w:p>
    <w:p w14:paraId="1ACDBC98" w14:textId="7FC12CBB" w:rsidR="0020446F" w:rsidRDefault="005B573C" w:rsidP="00346A6C">
      <w:pPr>
        <w:pStyle w:val="BodyText"/>
      </w:pPr>
      <w:r>
        <w:t xml:space="preserve">This step leverages the information and insight gained from the previous three steps to develop a logistic regression model that successfully predicts SLA compliance at the early stages of an incident’s </w:t>
      </w:r>
      <w:commentRangeStart w:id="64"/>
      <w:r>
        <w:t>lifecycle</w:t>
      </w:r>
      <w:commentRangeEnd w:id="64"/>
      <w:r w:rsidR="00AE2D77">
        <w:rPr>
          <w:rStyle w:val="CommentReference"/>
        </w:rPr>
        <w:commentReference w:id="64"/>
      </w:r>
      <w:r>
        <w:t xml:space="preserve">. </w:t>
      </w:r>
      <w:r w:rsidR="00D71198">
        <w:t xml:space="preserve">Given the inability to obtain more training data or to add features, this analyst’s optimization choices were limited to searching for </w:t>
      </w:r>
      <w:r w:rsidR="00E110E0">
        <w:t xml:space="preserve">less complicated/flexible models </w:t>
      </w:r>
      <w:r w:rsidR="00D71198">
        <w:t xml:space="preserve">and looking at </w:t>
      </w:r>
      <w:r w:rsidR="00E110E0">
        <w:t>more complicate/flexible models</w:t>
      </w:r>
      <w:r w:rsidR="00E110E0">
        <w:t xml:space="preserve"> </w:t>
      </w:r>
      <w:r w:rsidR="00D71198">
        <w:fldChar w:fldCharType="begin"/>
      </w:r>
      <w:r w:rsidR="00D71198">
        <w:instrText xml:space="preserve"> ADDIN ZOTERO_ITEM CSL_CITATION {"citationID":"R2OSlbBa","properties":{"formattedCitation":"(Vanderplas, n.d.)","plainCitation":"(Vanderplas, n.d.)","noteIndex":0},"citationItems":[{"id":294,"uris":["http://zotero.org/users/6295578/items/RT2CNZXR"],"uri":["http://zotero.org/users/6295578/items/RT2CNZXR"],"itemData":{"id":294,"type":"webpage","container-title":"Python Data Science Handbook","title":"Hyperparameters and Model Validation","URL":"https://jakevdp.github.io/PythonDataScienceHandbook/05.03-hyperparameters-and-model-validation.html","author":[{"family":"Vanderplas","given":"Jake"}],"accessed":{"date-parts":[["2020",3,7]]}}}],"schema":"https://github.com/citation-style-language/schema/raw/master/csl-citation.json"} </w:instrText>
      </w:r>
      <w:r w:rsidR="00D71198">
        <w:fldChar w:fldCharType="separate"/>
      </w:r>
      <w:r w:rsidR="00D71198">
        <w:rPr>
          <w:noProof/>
        </w:rPr>
        <w:t>(Vanderplas, n.d.)</w:t>
      </w:r>
      <w:r w:rsidR="00D71198">
        <w:fldChar w:fldCharType="end"/>
      </w:r>
      <w:r w:rsidR="00D71198">
        <w:t xml:space="preserve">. </w:t>
      </w:r>
      <w:r w:rsidR="00F30BDF">
        <w:t>With a Null Accuracy of 70%, optimization efforts aim at achieving a greater Classification Accuracy score.</w:t>
      </w:r>
      <w:r w:rsidR="00443A71">
        <w:t xml:space="preserve"> </w:t>
      </w:r>
      <w:r w:rsidR="00F30BDF">
        <w:fldChar w:fldCharType="begin"/>
      </w:r>
      <w:r w:rsidR="00F30BDF">
        <w:instrText xml:space="preserve"> REF _Ref34470964 \h </w:instrText>
      </w:r>
      <w:r w:rsidR="00F30BDF">
        <w:fldChar w:fldCharType="separate"/>
      </w:r>
      <w:r w:rsidR="00F30BDF">
        <w:t xml:space="preserve">Exhibit </w:t>
      </w:r>
      <w:r w:rsidR="00F30BDF">
        <w:rPr>
          <w:noProof/>
        </w:rPr>
        <w:t>14</w:t>
      </w:r>
      <w:r w:rsidR="00F30BDF">
        <w:fldChar w:fldCharType="end"/>
      </w:r>
      <w:r w:rsidR="00F30BDF">
        <w:t xml:space="preserve"> presents the results of each iteration performed during the Optimize Model step. </w:t>
      </w:r>
    </w:p>
    <w:p w14:paraId="708BAA64" w14:textId="090DEA8C" w:rsidR="00F30BDF" w:rsidRDefault="00F30BDF" w:rsidP="00F30BDF">
      <w:pPr>
        <w:pStyle w:val="Caption"/>
      </w:pPr>
      <w:bookmarkStart w:id="65" w:name="_Ref34470964"/>
      <w:r>
        <w:lastRenderedPageBreak/>
        <w:t xml:space="preserve">Exhibit </w:t>
      </w:r>
      <w:r w:rsidR="00FA6E44">
        <w:fldChar w:fldCharType="begin"/>
      </w:r>
      <w:r w:rsidR="00FA6E44">
        <w:instrText xml:space="preserve"> SEQ Exhibit \* ARABIC </w:instrText>
      </w:r>
      <w:r w:rsidR="00FA6E44">
        <w:fldChar w:fldCharType="separate"/>
      </w:r>
      <w:r>
        <w:rPr>
          <w:noProof/>
        </w:rPr>
        <w:t>14</w:t>
      </w:r>
      <w:r w:rsidR="00FA6E44">
        <w:rPr>
          <w:noProof/>
        </w:rPr>
        <w:fldChar w:fldCharType="end"/>
      </w:r>
      <w:bookmarkEnd w:id="65"/>
      <w:r>
        <w:t>. Optimization Results</w:t>
      </w:r>
    </w:p>
    <w:tbl>
      <w:tblPr>
        <w:tblStyle w:val="APAReport"/>
        <w:tblW w:w="5000" w:type="pct"/>
        <w:tblLook w:val="04A0" w:firstRow="1" w:lastRow="0" w:firstColumn="1" w:lastColumn="0" w:noHBand="0" w:noVBand="1"/>
      </w:tblPr>
      <w:tblGrid>
        <w:gridCol w:w="4589"/>
        <w:gridCol w:w="2312"/>
        <w:gridCol w:w="1473"/>
        <w:gridCol w:w="986"/>
      </w:tblGrid>
      <w:tr w:rsidR="00E110E0" w:rsidRPr="00F30BDF" w14:paraId="452E444E" w14:textId="77777777" w:rsidTr="001439B7">
        <w:trPr>
          <w:cnfStyle w:val="100000000000" w:firstRow="1" w:lastRow="0" w:firstColumn="0" w:lastColumn="0" w:oddVBand="0" w:evenVBand="0" w:oddHBand="0" w:evenHBand="0" w:firstRowFirstColumn="0" w:firstRowLastColumn="0" w:lastRowFirstColumn="0" w:lastRowLastColumn="0"/>
        </w:trPr>
        <w:tc>
          <w:tcPr>
            <w:tcW w:w="2452" w:type="pct"/>
          </w:tcPr>
          <w:p w14:paraId="3EADC15E" w14:textId="0EBB201E" w:rsidR="00E110E0" w:rsidRPr="00F30BDF" w:rsidRDefault="00E110E0" w:rsidP="00F30BDF">
            <w:r>
              <w:t>Iteration</w:t>
            </w:r>
          </w:p>
        </w:tc>
        <w:tc>
          <w:tcPr>
            <w:tcW w:w="1235" w:type="pct"/>
          </w:tcPr>
          <w:p w14:paraId="145F440C" w14:textId="77777777" w:rsidR="00E110E0" w:rsidRDefault="00E110E0" w:rsidP="00F30BDF"/>
        </w:tc>
        <w:tc>
          <w:tcPr>
            <w:tcW w:w="787" w:type="pct"/>
          </w:tcPr>
          <w:p w14:paraId="2AE012C2" w14:textId="74E51B8F" w:rsidR="00E110E0" w:rsidRPr="00F30BDF" w:rsidRDefault="00E110E0" w:rsidP="00F30BDF">
            <w:r>
              <w:t>Classification Accuracy</w:t>
            </w:r>
          </w:p>
        </w:tc>
        <w:tc>
          <w:tcPr>
            <w:tcW w:w="527" w:type="pct"/>
          </w:tcPr>
          <w:p w14:paraId="713C6D9F" w14:textId="388280CC" w:rsidR="00E110E0" w:rsidRPr="00F30BDF" w:rsidRDefault="00E110E0" w:rsidP="00F30BDF">
            <w:r>
              <w:t>AUC</w:t>
            </w:r>
          </w:p>
        </w:tc>
      </w:tr>
      <w:tr w:rsidR="001439B7" w:rsidRPr="00F30BDF" w14:paraId="7B9B0BC8" w14:textId="77777777" w:rsidTr="001439B7">
        <w:tc>
          <w:tcPr>
            <w:tcW w:w="2452" w:type="pct"/>
          </w:tcPr>
          <w:p w14:paraId="1AFF3B68" w14:textId="2F08DE5E" w:rsidR="001439B7" w:rsidRPr="00F30BDF" w:rsidRDefault="001439B7" w:rsidP="001439B7">
            <w:pPr>
              <w:pStyle w:val="ListNumber"/>
            </w:pPr>
            <w:r>
              <w:t>Use automated feature selection of the k-best features based on F-score</w:t>
            </w:r>
          </w:p>
        </w:tc>
        <w:tc>
          <w:tcPr>
            <w:tcW w:w="1235" w:type="pct"/>
          </w:tcPr>
          <w:p w14:paraId="292B494F" w14:textId="286D6048" w:rsidR="001439B7" w:rsidRPr="00F30BDF" w:rsidRDefault="001439B7" w:rsidP="001439B7">
            <w:r>
              <w:t>less complicated/</w:t>
            </w:r>
            <w:r>
              <w:t xml:space="preserve"> </w:t>
            </w:r>
            <w:r>
              <w:t xml:space="preserve">flexible model </w:t>
            </w:r>
          </w:p>
        </w:tc>
        <w:tc>
          <w:tcPr>
            <w:tcW w:w="787" w:type="pct"/>
          </w:tcPr>
          <w:p w14:paraId="4C96BACE" w14:textId="190FF50D" w:rsidR="001439B7" w:rsidRPr="00F30BDF" w:rsidRDefault="001439B7" w:rsidP="001439B7">
            <w:pPr>
              <w:jc w:val="center"/>
            </w:pPr>
            <w:r>
              <w:t>0.746852</w:t>
            </w:r>
          </w:p>
        </w:tc>
        <w:tc>
          <w:tcPr>
            <w:tcW w:w="527" w:type="pct"/>
          </w:tcPr>
          <w:p w14:paraId="4D894940" w14:textId="1438B7D6" w:rsidR="001439B7" w:rsidRPr="00F30BDF" w:rsidRDefault="001439B7" w:rsidP="001439B7">
            <w:pPr>
              <w:jc w:val="center"/>
            </w:pPr>
            <w:r>
              <w:t>0.780629</w:t>
            </w:r>
          </w:p>
        </w:tc>
      </w:tr>
      <w:tr w:rsidR="001439B7" w:rsidRPr="00F30BDF" w14:paraId="10E12B44" w14:textId="77777777" w:rsidTr="001439B7">
        <w:tc>
          <w:tcPr>
            <w:tcW w:w="2452" w:type="pct"/>
          </w:tcPr>
          <w:p w14:paraId="061FE521" w14:textId="321C7FF7" w:rsidR="001439B7" w:rsidRPr="00F30BDF" w:rsidRDefault="001439B7" w:rsidP="001439B7">
            <w:pPr>
              <w:pStyle w:val="ListNumber"/>
            </w:pPr>
            <w:r>
              <w:t xml:space="preserve">Use automated feature selection </w:t>
            </w:r>
            <w:r>
              <w:t>by False Positive Rate with an acceptance threshold of 0.05 for alpha/p-value</w:t>
            </w:r>
          </w:p>
        </w:tc>
        <w:tc>
          <w:tcPr>
            <w:tcW w:w="1235" w:type="pct"/>
          </w:tcPr>
          <w:p w14:paraId="5929A2B0" w14:textId="07136607" w:rsidR="001439B7" w:rsidRPr="00F30BDF" w:rsidRDefault="001439B7" w:rsidP="001439B7">
            <w:r>
              <w:t>less complicated/</w:t>
            </w:r>
            <w:r>
              <w:t xml:space="preserve"> </w:t>
            </w:r>
            <w:r>
              <w:t xml:space="preserve">flexible model </w:t>
            </w:r>
          </w:p>
        </w:tc>
        <w:tc>
          <w:tcPr>
            <w:tcW w:w="787" w:type="pct"/>
          </w:tcPr>
          <w:p w14:paraId="10A5E501" w14:textId="5EF1447D" w:rsidR="001439B7" w:rsidRPr="00F30BDF" w:rsidRDefault="001439B7" w:rsidP="001439B7">
            <w:pPr>
              <w:jc w:val="center"/>
            </w:pPr>
            <w:r>
              <w:t>0.746758</w:t>
            </w:r>
          </w:p>
        </w:tc>
        <w:tc>
          <w:tcPr>
            <w:tcW w:w="527" w:type="pct"/>
          </w:tcPr>
          <w:p w14:paraId="474F0BD0" w14:textId="68DD4EA4" w:rsidR="001439B7" w:rsidRPr="00F30BDF" w:rsidRDefault="001439B7" w:rsidP="001439B7">
            <w:pPr>
              <w:jc w:val="center"/>
            </w:pPr>
            <w:r>
              <w:t>0.780663</w:t>
            </w:r>
          </w:p>
        </w:tc>
      </w:tr>
      <w:tr w:rsidR="001439B7" w:rsidRPr="00F30BDF" w14:paraId="4210320B" w14:textId="77777777" w:rsidTr="001439B7">
        <w:tc>
          <w:tcPr>
            <w:tcW w:w="2452" w:type="pct"/>
          </w:tcPr>
          <w:p w14:paraId="29457C70" w14:textId="63A0D05A" w:rsidR="001439B7" w:rsidRPr="00F30BDF" w:rsidRDefault="001439B7" w:rsidP="001439B7">
            <w:pPr>
              <w:pStyle w:val="ListNumber"/>
            </w:pPr>
            <w:r>
              <w:t>Add interaction terms</w:t>
            </w:r>
            <w:r>
              <w:t>, u</w:t>
            </w:r>
            <w:r>
              <w:t>se automated feature selection of the k-best features based on F-score</w:t>
            </w:r>
          </w:p>
        </w:tc>
        <w:tc>
          <w:tcPr>
            <w:tcW w:w="1235" w:type="pct"/>
          </w:tcPr>
          <w:p w14:paraId="67EE022B" w14:textId="0E3DD30B" w:rsidR="001439B7" w:rsidRPr="00F30BDF" w:rsidRDefault="001439B7" w:rsidP="001439B7">
            <w:r>
              <w:t>more</w:t>
            </w:r>
            <w:r>
              <w:t xml:space="preserve"> complicated/</w:t>
            </w:r>
            <w:r>
              <w:t xml:space="preserve"> </w:t>
            </w:r>
            <w:r>
              <w:t xml:space="preserve">flexible model </w:t>
            </w:r>
          </w:p>
        </w:tc>
        <w:tc>
          <w:tcPr>
            <w:tcW w:w="787" w:type="pct"/>
          </w:tcPr>
          <w:p w14:paraId="69C39905" w14:textId="0D1EE49D" w:rsidR="001439B7" w:rsidRPr="001439B7" w:rsidRDefault="001439B7" w:rsidP="001439B7">
            <w:pPr>
              <w:jc w:val="center"/>
              <w:rPr>
                <w:b/>
                <w:bCs/>
              </w:rPr>
            </w:pPr>
            <w:r w:rsidRPr="001439B7">
              <w:rPr>
                <w:b/>
                <w:bCs/>
              </w:rPr>
              <w:t>0.751775</w:t>
            </w:r>
          </w:p>
        </w:tc>
        <w:tc>
          <w:tcPr>
            <w:tcW w:w="527" w:type="pct"/>
          </w:tcPr>
          <w:p w14:paraId="0FD247D6" w14:textId="75351840" w:rsidR="001439B7" w:rsidRPr="001439B7" w:rsidRDefault="001439B7" w:rsidP="001439B7">
            <w:pPr>
              <w:jc w:val="center"/>
              <w:rPr>
                <w:b/>
                <w:bCs/>
              </w:rPr>
            </w:pPr>
            <w:r w:rsidRPr="001439B7">
              <w:rPr>
                <w:b/>
                <w:bCs/>
              </w:rPr>
              <w:t>0.786672</w:t>
            </w:r>
          </w:p>
        </w:tc>
      </w:tr>
      <w:tr w:rsidR="001439B7" w:rsidRPr="00F30BDF" w14:paraId="5B29D4DD" w14:textId="77777777" w:rsidTr="001439B7">
        <w:tc>
          <w:tcPr>
            <w:tcW w:w="2452" w:type="pct"/>
          </w:tcPr>
          <w:p w14:paraId="145ECBC3" w14:textId="3D018E69" w:rsidR="001439B7" w:rsidRDefault="001439B7" w:rsidP="001439B7">
            <w:pPr>
              <w:pStyle w:val="ListNumber"/>
            </w:pPr>
            <w:r>
              <w:t xml:space="preserve">Add interaction terms, </w:t>
            </w:r>
            <w:r>
              <w:t>u</w:t>
            </w:r>
            <w:r>
              <w:t>se automated feature selection by False Positive Rate with an acceptance threshold of 0.05 for alpha/p-value</w:t>
            </w:r>
          </w:p>
        </w:tc>
        <w:tc>
          <w:tcPr>
            <w:tcW w:w="1235" w:type="pct"/>
          </w:tcPr>
          <w:p w14:paraId="13BBA2B4" w14:textId="74D5FED2" w:rsidR="001439B7" w:rsidRDefault="001439B7" w:rsidP="001439B7">
            <w:r>
              <w:t>more complicated/</w:t>
            </w:r>
            <w:r>
              <w:t xml:space="preserve"> </w:t>
            </w:r>
            <w:r>
              <w:t xml:space="preserve">flexible model </w:t>
            </w:r>
          </w:p>
        </w:tc>
        <w:tc>
          <w:tcPr>
            <w:tcW w:w="787" w:type="pct"/>
          </w:tcPr>
          <w:p w14:paraId="205D82F9" w14:textId="10F03874" w:rsidR="001439B7" w:rsidRPr="00F30BDF" w:rsidRDefault="001439B7" w:rsidP="001439B7">
            <w:pPr>
              <w:jc w:val="center"/>
            </w:pPr>
            <w:r>
              <w:t>0.748178</w:t>
            </w:r>
          </w:p>
        </w:tc>
        <w:tc>
          <w:tcPr>
            <w:tcW w:w="527" w:type="pct"/>
          </w:tcPr>
          <w:p w14:paraId="3E764B0C" w14:textId="6AB26E83" w:rsidR="001439B7" w:rsidRPr="00F30BDF" w:rsidRDefault="001439B7" w:rsidP="001439B7">
            <w:pPr>
              <w:jc w:val="center"/>
            </w:pPr>
            <w:r>
              <w:t>0.782095</w:t>
            </w:r>
          </w:p>
        </w:tc>
      </w:tr>
    </w:tbl>
    <w:p w14:paraId="02534B44" w14:textId="62450459" w:rsidR="00AE2D77" w:rsidRPr="005B20F7" w:rsidRDefault="001439B7" w:rsidP="00346A6C">
      <w:pPr>
        <w:pStyle w:val="BodyText"/>
      </w:pPr>
      <w:r>
        <w:t xml:space="preserve">The third iteration produced slightly higher accuracy and AUC scores than all other attempted methods. </w:t>
      </w:r>
    </w:p>
    <w:p w14:paraId="37F1DB24" w14:textId="4BD25E4A" w:rsidR="00E139C3" w:rsidRDefault="00E139C3" w:rsidP="00E139C3">
      <w:pPr>
        <w:pStyle w:val="Heading2"/>
      </w:pPr>
      <w:bookmarkStart w:id="66" w:name="_Toc34406885"/>
      <w:r>
        <w:t xml:space="preserve">Techniques </w:t>
      </w:r>
      <w:r w:rsidR="00C44721">
        <w:t xml:space="preserve">and Tools </w:t>
      </w:r>
      <w:r>
        <w:t>Used</w:t>
      </w:r>
      <w:bookmarkEnd w:id="66"/>
    </w:p>
    <w:p w14:paraId="60780DCE" w14:textId="585E82F7" w:rsidR="009547D2" w:rsidRPr="009547D2" w:rsidRDefault="001463C2" w:rsidP="00346A6C">
      <w:pPr>
        <w:pStyle w:val="BodyText"/>
      </w:pPr>
      <w:r>
        <w:t xml:space="preserve">Analysis leveraged a number of techniques supported by a variety of </w:t>
      </w:r>
      <w:r w:rsidRPr="009A5FEB">
        <w:t>tools</w:t>
      </w:r>
      <w:r>
        <w:t xml:space="preserve">. Python and the </w:t>
      </w:r>
      <w:proofErr w:type="spellStart"/>
      <w:r>
        <w:t>SciKit</w:t>
      </w:r>
      <w:proofErr w:type="spellEnd"/>
      <w:r>
        <w:t xml:space="preserve">-Learn machine learning library served as the primary tool set. The </w:t>
      </w:r>
      <w:proofErr w:type="spellStart"/>
      <w:r>
        <w:t>SciKit</w:t>
      </w:r>
      <w:proofErr w:type="spellEnd"/>
      <w:r>
        <w:t>-Learn library’s pipeline functionality automated repeatable steps</w:t>
      </w:r>
      <w:r w:rsidR="00B53022">
        <w:t xml:space="preserve">. </w:t>
      </w:r>
      <w:r w:rsidR="005B573C">
        <w:t>However</w:t>
      </w:r>
      <w:r w:rsidR="00B53022">
        <w:t>,</w:t>
      </w:r>
      <w:r>
        <w:t xml:space="preserve"> it introduced complexity in obtaining results from the sequence of steps, thus adding time and effort to reviewing and reporting on the output. This analyst encountered computing resource constrain</w:t>
      </w:r>
      <w:r w:rsidR="00B53022">
        <w:t>t</w:t>
      </w:r>
      <w:r>
        <w:t xml:space="preserve">s when attempting to perform Hierarchical Cluster Analysis with Python and </w:t>
      </w:r>
      <w:proofErr w:type="spellStart"/>
      <w:r>
        <w:t>SciKit</w:t>
      </w:r>
      <w:proofErr w:type="spellEnd"/>
      <w:r>
        <w:t xml:space="preserve">-Learn. As a result, R with the </w:t>
      </w:r>
      <w:proofErr w:type="spellStart"/>
      <w:r>
        <w:t>FactoMiner</w:t>
      </w:r>
      <w:proofErr w:type="spellEnd"/>
      <w:r>
        <w:t xml:space="preserve"> and </w:t>
      </w:r>
      <w:proofErr w:type="spellStart"/>
      <w:r>
        <w:t>CustOfVar</w:t>
      </w:r>
      <w:proofErr w:type="spellEnd"/>
      <w:r>
        <w:t xml:space="preserve"> libraries supplemented the tool set. </w:t>
      </w:r>
      <w:r w:rsidR="00B53022">
        <w:t xml:space="preserve">As a free, open-source, well-supported, and well-documented tool, R provides advantages similar to Python </w:t>
      </w:r>
      <w:r w:rsidR="00B53022">
        <w:fldChar w:fldCharType="begin"/>
      </w:r>
      <w:r w:rsidR="00B53022">
        <w:instrText xml:space="preserve"> ADDIN ZOTERO_ITEM CSL_CITATION {"citationID":"XW8SQTsC","properties":{"formattedCitation":"(Tuff\\uc0\\u233{}ry, 2011, p. 126)","plainCitation":"(Tufféry, 2011, p. 12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26","label":"page"}],"schema":"https://github.com/citation-style-language/schema/raw/master/csl-citation.json"} </w:instrText>
      </w:r>
      <w:r w:rsidR="00B53022">
        <w:fldChar w:fldCharType="separate"/>
      </w:r>
      <w:r w:rsidR="00B53022" w:rsidRPr="00B53022">
        <w:rPr>
          <w:rFonts w:ascii="Georgia" w:cs="Times New Roman"/>
        </w:rPr>
        <w:t>(Tufféry, 2011, p. 126)</w:t>
      </w:r>
      <w:r w:rsidR="00B53022">
        <w:fldChar w:fldCharType="end"/>
      </w:r>
      <w:r w:rsidR="00B53022">
        <w:t xml:space="preserve">. The need </w:t>
      </w:r>
      <w:r w:rsidR="00D77622">
        <w:t>for</w:t>
      </w:r>
      <w:r w:rsidR="00B53022">
        <w:t xml:space="preserve"> an alternative tool required iterative development in one tool and saving the results to a file for use in the other tool. While this could be </w:t>
      </w:r>
      <w:proofErr w:type="gramStart"/>
      <w:r w:rsidR="00B53022">
        <w:t>considered  a</w:t>
      </w:r>
      <w:proofErr w:type="gramEnd"/>
      <w:r w:rsidR="00B53022">
        <w:t xml:space="preserve"> disadvantage, this analyst asserts that this modularized approach create</w:t>
      </w:r>
      <w:r w:rsidR="00D010C7">
        <w:t>d</w:t>
      </w:r>
      <w:r w:rsidR="00B53022">
        <w:t xml:space="preserve"> greater flexibility in available options for downstream analysis. </w:t>
      </w:r>
      <w:r w:rsidR="00D77622">
        <w:t xml:space="preserve">R’s inherent graphical capabilities produce clear and usable plots with minimal configuration while the Python plotting libraries require additional knowledge and time to configure usable plots. </w:t>
      </w:r>
    </w:p>
    <w:p w14:paraId="016E9553" w14:textId="471C0109" w:rsidR="0074698D" w:rsidRDefault="0074698D" w:rsidP="0074698D">
      <w:pPr>
        <w:pStyle w:val="Caption"/>
      </w:pPr>
      <w:bookmarkStart w:id="67" w:name="_Toc34403006"/>
      <w:r>
        <w:lastRenderedPageBreak/>
        <w:t xml:space="preserve">Exhibit </w:t>
      </w:r>
      <w:r w:rsidR="00FA6E44">
        <w:fldChar w:fldCharType="begin"/>
      </w:r>
      <w:r w:rsidR="00FA6E44">
        <w:instrText xml:space="preserve"> SEQ Exhibit \* ARABIC </w:instrText>
      </w:r>
      <w:r w:rsidR="00FA6E44">
        <w:fldChar w:fldCharType="separate"/>
      </w:r>
      <w:r w:rsidR="00F30BDF">
        <w:rPr>
          <w:noProof/>
        </w:rPr>
        <w:t>15</w:t>
      </w:r>
      <w:r w:rsidR="00FA6E44">
        <w:rPr>
          <w:noProof/>
        </w:rPr>
        <w:fldChar w:fldCharType="end"/>
      </w:r>
      <w:r>
        <w:t xml:space="preserve">. Techniques </w:t>
      </w:r>
      <w:r w:rsidR="00C44721">
        <w:t xml:space="preserve">and Tools </w:t>
      </w:r>
      <w:r>
        <w:t>for Analysis – Advantages and Disadvantages</w:t>
      </w:r>
      <w:bookmarkEnd w:id="67"/>
    </w:p>
    <w:tbl>
      <w:tblPr>
        <w:tblStyle w:val="APAReport"/>
        <w:tblW w:w="5000" w:type="pct"/>
        <w:tblLayout w:type="fixed"/>
        <w:tblLook w:val="04A0" w:firstRow="1" w:lastRow="0" w:firstColumn="1" w:lastColumn="0" w:noHBand="0" w:noVBand="1"/>
      </w:tblPr>
      <w:tblGrid>
        <w:gridCol w:w="4410"/>
        <w:gridCol w:w="4950"/>
      </w:tblGrid>
      <w:tr w:rsidR="001327FF" w14:paraId="777DA30A" w14:textId="77777777" w:rsidTr="00D010C7">
        <w:trPr>
          <w:cnfStyle w:val="100000000000" w:firstRow="1" w:lastRow="0" w:firstColumn="0" w:lastColumn="0" w:oddVBand="0" w:evenVBand="0" w:oddHBand="0" w:evenHBand="0" w:firstRowFirstColumn="0" w:firstRowLastColumn="0" w:lastRowFirstColumn="0" w:lastRowLastColumn="0"/>
        </w:trPr>
        <w:tc>
          <w:tcPr>
            <w:tcW w:w="2356" w:type="pct"/>
          </w:tcPr>
          <w:p w14:paraId="0A634335" w14:textId="61CA9149" w:rsidR="001327FF" w:rsidRDefault="001327FF" w:rsidP="00EB2DE2">
            <w:r>
              <w:t>Techniques and Tools</w:t>
            </w:r>
          </w:p>
        </w:tc>
        <w:tc>
          <w:tcPr>
            <w:tcW w:w="2644" w:type="pct"/>
          </w:tcPr>
          <w:p w14:paraId="1D16089F" w14:textId="68F6761D" w:rsidR="001327FF" w:rsidRDefault="001439B7" w:rsidP="00EB2DE2">
            <w:r>
              <w:t>Description</w:t>
            </w:r>
          </w:p>
        </w:tc>
      </w:tr>
      <w:tr w:rsidR="001327FF" w14:paraId="45EA266F" w14:textId="77777777" w:rsidTr="00D010C7">
        <w:tc>
          <w:tcPr>
            <w:tcW w:w="2356" w:type="pct"/>
          </w:tcPr>
          <w:p w14:paraId="140F0F72" w14:textId="77777777" w:rsidR="001327FF" w:rsidRDefault="001327FF" w:rsidP="009547D2">
            <w:r w:rsidRPr="00DD380E">
              <w:t>Weight of Evidence Coding</w:t>
            </w:r>
          </w:p>
          <w:p w14:paraId="1DC18BB0" w14:textId="541D6A5E" w:rsidR="001327FF" w:rsidRDefault="001327FF" w:rsidP="009547D2">
            <w:pPr>
              <w:pStyle w:val="PlainText"/>
            </w:pPr>
            <w:proofErr w:type="spellStart"/>
            <w:proofErr w:type="gramStart"/>
            <w:r w:rsidRPr="009547D2">
              <w:t>category_encoders.woe.WOEEncoder</w:t>
            </w:r>
            <w:proofErr w:type="spellEnd"/>
            <w:proofErr w:type="gramEnd"/>
          </w:p>
        </w:tc>
        <w:tc>
          <w:tcPr>
            <w:tcW w:w="2644" w:type="pct"/>
          </w:tcPr>
          <w:p w14:paraId="512BCC78" w14:textId="1A8F649F" w:rsidR="001327FF" w:rsidRDefault="001439B7" w:rsidP="001327FF">
            <w:r>
              <w:t xml:space="preserve">Converts categorical variables to numeric values as needed for logistic regression models using </w:t>
            </w:r>
            <w:r w:rsidR="005018AD">
              <w:t xml:space="preserve">the log(odds) of the event </w:t>
            </w:r>
            <w:r w:rsidR="005018AD">
              <w:fldChar w:fldCharType="begin"/>
            </w:r>
            <w:r w:rsidR="005018AD">
              <w:instrText xml:space="preserve"> ADDIN ZOTERO_ITEM CSL_CITATION {"citationID":"cL6gfnJT","properties":{"formattedCitation":"({\\i{}SAS Training\\uc0\\u8212{}Predictive Modeling Using Logistic Regression}, n.d.)","plainCitation":"(SAS Training—Predictive Modeling Using Logistic Regression, n.d.)","noteIndex":0},"citationItems":[{"id":255,"uris":["http://zotero.org/users/6295578/items/FMKMRIN3"],"uri":["http://zotero.org/users/6295578/items/FMKMRIN3"],"itemData":{"id":255,"type":"webpage","container-title":"SAS Virtual Learning Environment","title":"SAS Training -- Predictive Modeling Using Logistic Regression","URL":"https://support.sas.com/edu/schedules.html?id=13086&amp;ctry=US","accessed":{"date-parts":[["2020",2,19]]}}}],"schema":"https://github.com/citation-style-language/schema/raw/master/csl-citation.json"} </w:instrText>
            </w:r>
            <w:r w:rsidR="005018AD">
              <w:fldChar w:fldCharType="separate"/>
            </w:r>
            <w:r w:rsidR="005018AD" w:rsidRPr="005018AD">
              <w:t>(</w:t>
            </w:r>
            <w:r w:rsidR="005018AD" w:rsidRPr="005018AD">
              <w:rPr>
                <w:i/>
                <w:iCs/>
              </w:rPr>
              <w:t>SAS Training—Predictive Modeling Using Logistic Regression</w:t>
            </w:r>
            <w:r w:rsidR="005018AD" w:rsidRPr="005018AD">
              <w:t>, n.d.)</w:t>
            </w:r>
            <w:r w:rsidR="005018AD">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A4271C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84FF03D" w14:textId="77777777" w:rsidR="001327FF" w:rsidRPr="00D93EC7" w:rsidRDefault="001327FF" w:rsidP="001327FF">
                  <w:r w:rsidRPr="00D93EC7">
                    <w:t>Advantages</w:t>
                  </w:r>
                </w:p>
              </w:tc>
              <w:tc>
                <w:tcPr>
                  <w:tcW w:w="2501" w:type="pct"/>
                </w:tcPr>
                <w:p w14:paraId="4DC00311" w14:textId="77777777" w:rsidR="001327FF" w:rsidRPr="00D93EC7" w:rsidRDefault="001327FF" w:rsidP="001327FF">
                  <w:r w:rsidRPr="00D93EC7">
                    <w:t>Disadvantages</w:t>
                  </w:r>
                </w:p>
              </w:tc>
            </w:tr>
            <w:tr w:rsidR="001327FF" w:rsidRPr="00D93EC7" w14:paraId="56B9CE43" w14:textId="77777777" w:rsidTr="001327FF">
              <w:tc>
                <w:tcPr>
                  <w:tcW w:w="2499" w:type="pct"/>
                </w:tcPr>
                <w:p w14:paraId="4213A786" w14:textId="36977234" w:rsidR="001327FF" w:rsidRPr="00D93EC7" w:rsidRDefault="000B08C5" w:rsidP="001327FF">
                  <w:r>
                    <w:t>Returned highest AUC among tested encoders</w:t>
                  </w:r>
                </w:p>
              </w:tc>
              <w:tc>
                <w:tcPr>
                  <w:tcW w:w="2501" w:type="pct"/>
                </w:tcPr>
                <w:p w14:paraId="070E9D6B" w14:textId="468A24CB" w:rsidR="001327FF" w:rsidRPr="00D93EC7" w:rsidRDefault="00D010C7" w:rsidP="001327FF">
                  <w:r>
                    <w:t>Introduces an additional step</w:t>
                  </w:r>
                </w:p>
              </w:tc>
            </w:tr>
          </w:tbl>
          <w:p w14:paraId="25189021" w14:textId="0D83F8CB" w:rsidR="001327FF" w:rsidRDefault="001327FF" w:rsidP="009547D2"/>
        </w:tc>
      </w:tr>
      <w:tr w:rsidR="001327FF" w14:paraId="4075C383" w14:textId="77777777" w:rsidTr="00D010C7">
        <w:tc>
          <w:tcPr>
            <w:tcW w:w="2356" w:type="pct"/>
          </w:tcPr>
          <w:p w14:paraId="7DF98297" w14:textId="6746668C" w:rsidR="001327FF" w:rsidRPr="00761ED7" w:rsidRDefault="001327FF" w:rsidP="00761ED7">
            <w:r w:rsidRPr="00761ED7">
              <w:t>ANOVA F-value</w:t>
            </w:r>
          </w:p>
          <w:p w14:paraId="6A37B950" w14:textId="77777777" w:rsidR="001327FF" w:rsidRDefault="001327FF" w:rsidP="00761ED7">
            <w:pPr>
              <w:pStyle w:val="PlainText"/>
            </w:pPr>
            <w:proofErr w:type="spellStart"/>
            <w:proofErr w:type="gramStart"/>
            <w:r w:rsidRPr="00761ED7">
              <w:t>sklearn.feature</w:t>
            </w:r>
            <w:proofErr w:type="gramEnd"/>
            <w:r w:rsidRPr="00761ED7">
              <w:t>_selection.SelectKBest</w:t>
            </w:r>
            <w:proofErr w:type="spellEnd"/>
          </w:p>
          <w:p w14:paraId="660ADD00" w14:textId="77777777" w:rsidR="001327FF" w:rsidRDefault="001327FF" w:rsidP="00761ED7">
            <w:pPr>
              <w:pStyle w:val="PlainText"/>
            </w:pPr>
            <w:proofErr w:type="spellStart"/>
            <w:proofErr w:type="gramStart"/>
            <w:r w:rsidRPr="00761ED7">
              <w:t>sklearn.feature</w:t>
            </w:r>
            <w:proofErr w:type="gramEnd"/>
            <w:r w:rsidRPr="00761ED7">
              <w:t>_selection.f_classif</w:t>
            </w:r>
            <w:proofErr w:type="spellEnd"/>
          </w:p>
          <w:p w14:paraId="346F03DF" w14:textId="41C21AD8" w:rsidR="004F679D" w:rsidRPr="00761ED7" w:rsidRDefault="004F679D" w:rsidP="00761ED7">
            <w:pPr>
              <w:pStyle w:val="PlainText"/>
            </w:pPr>
            <w:proofErr w:type="spellStart"/>
            <w:proofErr w:type="gramStart"/>
            <w:r w:rsidRPr="00761ED7">
              <w:t>sklearn.feature</w:t>
            </w:r>
            <w:proofErr w:type="gramEnd"/>
            <w:r w:rsidRPr="00761ED7">
              <w:t>_selection.Select</w:t>
            </w:r>
            <w:r>
              <w:t>Fpr</w:t>
            </w:r>
            <w:proofErr w:type="spellEnd"/>
          </w:p>
        </w:tc>
        <w:tc>
          <w:tcPr>
            <w:tcW w:w="2644" w:type="pct"/>
          </w:tcPr>
          <w:p w14:paraId="7FA8E67E" w14:textId="2D2B265E" w:rsidR="001327FF" w:rsidRDefault="008400AB" w:rsidP="001327FF">
            <w:r>
              <w:t xml:space="preserve">Measures the degree of linear dependency between random variables </w:t>
            </w:r>
            <w:r>
              <w:fldChar w:fldCharType="begin"/>
            </w:r>
            <w:r>
              <w:instrText xml:space="preserve"> ADDIN ZOTERO_ITEM CSL_CITATION {"citationID":"cYZECFY8","properties":{"formattedCitation":"({\\i{}1.13. Feature selection\\uc0\\u8212{}Scikit-learn 0.22.2 documentation}, n.d.)","plainCitation":"(1.13. Feature selection—Scikit-learn 0.22.2 documentation, n.d.)","noteIndex":0},"citationItems":[{"id":296,"uris":["http://zotero.org/users/6295578/items/BEFGXF6X"],"uri":["http://zotero.org/users/6295578/items/BEFGXF6X"],"itemData":{"id":296,"type":"webpage","title":"1.13. Feature selection — scikit-learn 0.22.2 documentation","URL":"https://scikit-learn.org/stable/modules/feature_selection.html#univariate-feature-selection","accessed":{"date-parts":[["2020",3,8]]}}}],"schema":"https://github.com/citation-style-language/schema/raw/master/csl-citation.json"} </w:instrText>
            </w:r>
            <w:r>
              <w:fldChar w:fldCharType="separate"/>
            </w:r>
            <w:r w:rsidRPr="008400AB">
              <w:t>(</w:t>
            </w:r>
            <w:r w:rsidRPr="008400AB">
              <w:rPr>
                <w:i/>
                <w:iCs/>
              </w:rPr>
              <w:t>1.13. Feature selection—</w:t>
            </w:r>
            <w:proofErr w:type="spellStart"/>
            <w:r w:rsidRPr="008400AB">
              <w:rPr>
                <w:i/>
                <w:iCs/>
              </w:rPr>
              <w:t>Scikit</w:t>
            </w:r>
            <w:proofErr w:type="spellEnd"/>
            <w:r w:rsidRPr="008400AB">
              <w:rPr>
                <w:i/>
                <w:iCs/>
              </w:rPr>
              <w:t>-learn 0.22.2 documentation</w:t>
            </w:r>
            <w:r w:rsidRPr="008400AB">
              <w:t>, n.d.)</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90A3630"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0D9F5B39" w14:textId="77777777" w:rsidR="001327FF" w:rsidRPr="00D93EC7" w:rsidRDefault="001327FF" w:rsidP="001327FF">
                  <w:r w:rsidRPr="00D93EC7">
                    <w:t>Advantages</w:t>
                  </w:r>
                </w:p>
              </w:tc>
              <w:tc>
                <w:tcPr>
                  <w:tcW w:w="2501" w:type="pct"/>
                </w:tcPr>
                <w:p w14:paraId="357B5F77" w14:textId="77777777" w:rsidR="001327FF" w:rsidRPr="00D93EC7" w:rsidRDefault="001327FF" w:rsidP="001327FF">
                  <w:r w:rsidRPr="00D93EC7">
                    <w:t>Disadvantages</w:t>
                  </w:r>
                </w:p>
              </w:tc>
            </w:tr>
            <w:tr w:rsidR="001327FF" w:rsidRPr="00D93EC7" w14:paraId="5CB9811A" w14:textId="77777777" w:rsidTr="001327FF">
              <w:tc>
                <w:tcPr>
                  <w:tcW w:w="2499" w:type="pct"/>
                </w:tcPr>
                <w:p w14:paraId="526F04D1" w14:textId="77777777" w:rsidR="001327FF" w:rsidRDefault="000B08C5" w:rsidP="001327FF">
                  <w:r>
                    <w:t>Returned highest AUC among tested methods</w:t>
                  </w:r>
                </w:p>
                <w:p w14:paraId="77CDC718" w14:textId="04948F5B" w:rsidR="008400AB" w:rsidRPr="00D93EC7" w:rsidRDefault="008400AB" w:rsidP="001327FF">
                  <w:r>
                    <w:t>Valid for positive and negative values (chi-squared required only positive values)</w:t>
                  </w:r>
                </w:p>
              </w:tc>
              <w:tc>
                <w:tcPr>
                  <w:tcW w:w="2501" w:type="pct"/>
                </w:tcPr>
                <w:p w14:paraId="2C5BE6FF" w14:textId="306253E6" w:rsidR="001327FF" w:rsidRPr="00D93EC7" w:rsidRDefault="00D010C7" w:rsidP="001327FF">
                  <w:r>
                    <w:t>None identified</w:t>
                  </w:r>
                </w:p>
              </w:tc>
            </w:tr>
          </w:tbl>
          <w:p w14:paraId="21F44599" w14:textId="1AEC3F04" w:rsidR="001327FF" w:rsidRPr="00761ED7" w:rsidRDefault="001327FF" w:rsidP="00761ED7"/>
        </w:tc>
      </w:tr>
      <w:tr w:rsidR="001327FF" w14:paraId="75B154E8" w14:textId="77777777" w:rsidTr="00D010C7">
        <w:tc>
          <w:tcPr>
            <w:tcW w:w="2356" w:type="pct"/>
          </w:tcPr>
          <w:p w14:paraId="23514814" w14:textId="77777777" w:rsidR="001327FF" w:rsidRDefault="001327FF" w:rsidP="00EB2DE2">
            <w:r>
              <w:t>Principal Component Analysis (PCA)</w:t>
            </w:r>
          </w:p>
          <w:p w14:paraId="6280DDCC" w14:textId="0C12D1AC" w:rsidR="00D010C7" w:rsidRDefault="00D010C7" w:rsidP="00D010C7">
            <w:pPr>
              <w:pStyle w:val="PlainText"/>
            </w:pPr>
            <w:proofErr w:type="spellStart"/>
            <w:r w:rsidRPr="00D010C7">
              <w:t>sklearn.decomposition.PCA</w:t>
            </w:r>
            <w:proofErr w:type="spellEnd"/>
          </w:p>
        </w:tc>
        <w:tc>
          <w:tcPr>
            <w:tcW w:w="2644" w:type="pct"/>
          </w:tcPr>
          <w:p w14:paraId="539AB2B0" w14:textId="7664E2BE" w:rsidR="001327FF" w:rsidRPr="008400AB" w:rsidRDefault="008400AB" w:rsidP="008400AB">
            <w:r>
              <w:rPr>
                <w:rFonts w:eastAsiaTheme="minorEastAsia"/>
              </w:rPr>
              <w:t>Groups</w:t>
            </w:r>
            <w:r w:rsidRPr="008400AB">
              <w:rPr>
                <w:rFonts w:eastAsiaTheme="minorEastAsia"/>
              </w:rPr>
              <w:t xml:space="preserve"> variables based on their correlations</w:t>
            </w:r>
            <w:r>
              <w:rPr>
                <w:rFonts w:eastAsiaTheme="minorEastAsia"/>
              </w:rPr>
              <w:t xml:space="preserve"> </w:t>
            </w:r>
            <w:r>
              <w:rPr>
                <w:rFonts w:eastAsiaTheme="minorEastAsia"/>
              </w:rPr>
              <w:fldChar w:fldCharType="begin"/>
            </w:r>
            <w:r>
              <w:rPr>
                <w:rFonts w:eastAsiaTheme="minorEastAsia"/>
              </w:rPr>
              <w:instrText xml:space="preserve"> ADDIN ZOTERO_ITEM CSL_CITATION {"citationID":"Nl0T0jNx","properties":{"formattedCitation":"(Tuff\\uc0\\u233{}ry, 2011, p. 175)","plainCitation":"(Tufféry, 2011, p. 175)","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5","label":"page"}],"schema":"https://github.com/citation-style-language/schema/raw/master/csl-citation.json"} </w:instrText>
            </w:r>
            <w:r>
              <w:rPr>
                <w:rFonts w:eastAsiaTheme="minorEastAsia"/>
              </w:rPr>
              <w:fldChar w:fldCharType="separate"/>
            </w:r>
            <w:r w:rsidRPr="008400AB">
              <w:t>(</w:t>
            </w:r>
            <w:proofErr w:type="spellStart"/>
            <w:r w:rsidRPr="008400AB">
              <w:t>Tufféry</w:t>
            </w:r>
            <w:proofErr w:type="spellEnd"/>
            <w:r w:rsidRPr="008400AB">
              <w:t>, 2011, p. 175)</w:t>
            </w:r>
            <w:r>
              <w:rPr>
                <w:rFonts w:eastAsiaTheme="minorEastAsia"/>
              </w:rP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897FDA7"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70C5E785" w14:textId="77777777" w:rsidR="001327FF" w:rsidRPr="00D93EC7" w:rsidRDefault="001327FF" w:rsidP="001327FF">
                  <w:r w:rsidRPr="00D93EC7">
                    <w:t>Advantages</w:t>
                  </w:r>
                </w:p>
              </w:tc>
              <w:tc>
                <w:tcPr>
                  <w:tcW w:w="2501" w:type="pct"/>
                </w:tcPr>
                <w:p w14:paraId="734FD47F" w14:textId="77777777" w:rsidR="001327FF" w:rsidRPr="00D93EC7" w:rsidRDefault="001327FF" w:rsidP="001327FF">
                  <w:r w:rsidRPr="00D93EC7">
                    <w:t>Disadvantages</w:t>
                  </w:r>
                </w:p>
              </w:tc>
            </w:tr>
            <w:tr w:rsidR="001327FF" w:rsidRPr="00D93EC7" w14:paraId="02577374" w14:textId="77777777" w:rsidTr="001327FF">
              <w:tc>
                <w:tcPr>
                  <w:tcW w:w="2499" w:type="pct"/>
                </w:tcPr>
                <w:p w14:paraId="59EAD0B3" w14:textId="7D492915" w:rsidR="001327FF" w:rsidRPr="00D93EC7" w:rsidRDefault="00D010C7" w:rsidP="001327FF">
                  <w:r>
                    <w:t>Industry accepted method for investigating variance and reducing dimensionality</w:t>
                  </w:r>
                </w:p>
              </w:tc>
              <w:tc>
                <w:tcPr>
                  <w:tcW w:w="2501" w:type="pct"/>
                </w:tcPr>
                <w:p w14:paraId="2055457C" w14:textId="06A67A34" w:rsidR="001327FF" w:rsidRPr="00D93EC7" w:rsidRDefault="00D010C7" w:rsidP="001327FF">
                  <w:r>
                    <w:t>Required encoding of categorical variables to numeric values</w:t>
                  </w:r>
                </w:p>
              </w:tc>
            </w:tr>
          </w:tbl>
          <w:p w14:paraId="04C9CCD1" w14:textId="77777777" w:rsidR="001327FF" w:rsidRDefault="001327FF" w:rsidP="00EB2DE2"/>
        </w:tc>
      </w:tr>
      <w:tr w:rsidR="001327FF" w14:paraId="0B086E0D" w14:textId="77777777" w:rsidTr="00D010C7">
        <w:tc>
          <w:tcPr>
            <w:tcW w:w="2356" w:type="pct"/>
          </w:tcPr>
          <w:p w14:paraId="17AE772E" w14:textId="47CD97F5" w:rsidR="001327FF" w:rsidRDefault="001327FF" w:rsidP="00EB2DE2">
            <w:r>
              <w:t>Hierarchical Cluster Analysis</w:t>
            </w:r>
          </w:p>
        </w:tc>
        <w:tc>
          <w:tcPr>
            <w:tcW w:w="2644" w:type="pct"/>
          </w:tcPr>
          <w:p w14:paraId="6B87565F" w14:textId="66AB942F" w:rsidR="001327FF" w:rsidRDefault="00A148FC" w:rsidP="001327FF">
            <w:r>
              <w:t xml:space="preserve">Groups data into disjoint clusters of observations </w:t>
            </w:r>
            <w:r w:rsidR="00BE1BCF">
              <w:fldChar w:fldCharType="begin"/>
            </w:r>
            <w:r w:rsidR="00BE1BCF">
              <w:instrText xml:space="preserve"> ADDIN ZOTERO_ITEM CSL_CITATION {"citationID":"bqhDvgGZ","properties":{"formattedCitation":"(Hastie et al., n.d., p. 521)","plainCitation":"(Hastie et al., n.d., p. 521)","noteIndex":0},"citationItems":[{"id":281,"uris":["http://zotero.org/users/6295578/items/8T6VSU4R"],"uri":["http://zotero.org/users/6295578/items/8T6VSU4R"],"itemData":{"id":281,"type":"article-journal","language":"en","page":"764","source":"Zotero","title":"The Elements of Statistical Learning","author":[{"family":"Hastie","given":"Trevor"},{"family":"Tibshirani","given":"Robert"},{"family":"Friedman","given":"Jerome"}]},"locator":"521","label":"page"}],"schema":"https://github.com/citation-style-language/schema/raw/master/csl-citation.json"} </w:instrText>
            </w:r>
            <w:r w:rsidR="00BE1BCF">
              <w:fldChar w:fldCharType="separate"/>
            </w:r>
            <w:r w:rsidR="00BE1BCF">
              <w:rPr>
                <w:noProof/>
              </w:rPr>
              <w:t>(Hastie et al., n.d., p. 521)</w:t>
            </w:r>
            <w:r w:rsidR="00BE1BCF">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17EFAB4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42096210" w14:textId="77777777" w:rsidR="001327FF" w:rsidRPr="00D93EC7" w:rsidRDefault="001327FF" w:rsidP="001327FF">
                  <w:r w:rsidRPr="00D93EC7">
                    <w:t>Advantages</w:t>
                  </w:r>
                </w:p>
              </w:tc>
              <w:tc>
                <w:tcPr>
                  <w:tcW w:w="2501" w:type="pct"/>
                </w:tcPr>
                <w:p w14:paraId="7D03DAD9" w14:textId="77777777" w:rsidR="001327FF" w:rsidRPr="00D93EC7" w:rsidRDefault="001327FF" w:rsidP="001327FF">
                  <w:r w:rsidRPr="00D93EC7">
                    <w:t>Disadvantages</w:t>
                  </w:r>
                </w:p>
              </w:tc>
            </w:tr>
            <w:tr w:rsidR="001327FF" w:rsidRPr="00D93EC7" w14:paraId="34057AB9" w14:textId="77777777" w:rsidTr="001327FF">
              <w:tc>
                <w:tcPr>
                  <w:tcW w:w="2499" w:type="pct"/>
                </w:tcPr>
                <w:p w14:paraId="6A0E43B8" w14:textId="77777777" w:rsidR="001327FF" w:rsidRDefault="004F679D" w:rsidP="001327FF">
                  <w:r>
                    <w:t xml:space="preserve">Ability to identify similar variables </w:t>
                  </w:r>
                </w:p>
                <w:p w14:paraId="608A5A65" w14:textId="04C73168" w:rsidR="00A148FC" w:rsidRPr="00D93EC7" w:rsidRDefault="00A148FC" w:rsidP="001327FF">
                  <w:r>
                    <w:t>Highly interpretable visualization with dendrograms</w:t>
                  </w:r>
                </w:p>
              </w:tc>
              <w:tc>
                <w:tcPr>
                  <w:tcW w:w="2501" w:type="pct"/>
                </w:tcPr>
                <w:p w14:paraId="36BAB6D9" w14:textId="3C9F8FCB" w:rsidR="001327FF" w:rsidRPr="00D93EC7" w:rsidRDefault="004F679D" w:rsidP="001327FF">
                  <w:r>
                    <w:t>Required use of R as an alternate tool</w:t>
                  </w:r>
                </w:p>
              </w:tc>
            </w:tr>
          </w:tbl>
          <w:p w14:paraId="1B1EE373" w14:textId="77777777" w:rsidR="001327FF" w:rsidRDefault="001327FF" w:rsidP="001327FF"/>
        </w:tc>
      </w:tr>
      <w:tr w:rsidR="001327FF" w14:paraId="2CA395B7" w14:textId="77777777" w:rsidTr="00D010C7">
        <w:tc>
          <w:tcPr>
            <w:tcW w:w="2356" w:type="pct"/>
          </w:tcPr>
          <w:p w14:paraId="0AC9AEA0" w14:textId="77777777" w:rsidR="001327FF" w:rsidRDefault="001327FF" w:rsidP="00EB2DE2">
            <w:r>
              <w:t>Logistic Regression</w:t>
            </w:r>
          </w:p>
          <w:p w14:paraId="18503A3F" w14:textId="52132C81" w:rsidR="001327FF" w:rsidRDefault="001327FF" w:rsidP="00C44721">
            <w:pPr>
              <w:pStyle w:val="PlainText"/>
            </w:pPr>
            <w:proofErr w:type="spellStart"/>
            <w:proofErr w:type="gramStart"/>
            <w:r>
              <w:t>sklearn.linear</w:t>
            </w:r>
            <w:proofErr w:type="gramEnd"/>
            <w:r>
              <w:t>_model.LogisticRegression</w:t>
            </w:r>
            <w:proofErr w:type="spellEnd"/>
          </w:p>
        </w:tc>
        <w:tc>
          <w:tcPr>
            <w:tcW w:w="2644" w:type="pct"/>
          </w:tcPr>
          <w:p w14:paraId="6FF4CE9A" w14:textId="44427FBB" w:rsidR="001327FF" w:rsidRDefault="0013528B" w:rsidP="001327FF">
            <w:r>
              <w:t xml:space="preserve">Statistical analysis technique for binary dependent variables </w:t>
            </w:r>
            <w:r>
              <w:fldChar w:fldCharType="begin"/>
            </w:r>
            <w:r>
              <w:instrText xml:space="preserve"> ADDIN ZOTERO_ITEM CSL_CITATION {"citationID":"ZfGzCdsI","properties":{"formattedCitation":"(Tuff\\uc0\\u233{}ry, 2011, pp. 170\\uc0\\u8211{}171)","plainCitation":"(Tufféry, 2011, pp. 170–171)","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171","label":"page"}],"schema":"https://github.com/citation-style-language/schema/raw/master/csl-citation.json"} </w:instrText>
            </w:r>
            <w:r>
              <w:fldChar w:fldCharType="separate"/>
            </w:r>
            <w:r w:rsidRPr="0013528B">
              <w:t>(</w:t>
            </w:r>
            <w:proofErr w:type="spellStart"/>
            <w:r w:rsidRPr="0013528B">
              <w:t>Tufféry</w:t>
            </w:r>
            <w:proofErr w:type="spellEnd"/>
            <w:r w:rsidRPr="0013528B">
              <w:t>, 2011, pp. 170–171)</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2B3EDD11"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DA6E342" w14:textId="77777777" w:rsidR="001327FF" w:rsidRPr="00D93EC7" w:rsidRDefault="001327FF" w:rsidP="001327FF">
                  <w:r w:rsidRPr="00D93EC7">
                    <w:t>Advantages</w:t>
                  </w:r>
                </w:p>
              </w:tc>
              <w:tc>
                <w:tcPr>
                  <w:tcW w:w="2501" w:type="pct"/>
                </w:tcPr>
                <w:p w14:paraId="26692861" w14:textId="77777777" w:rsidR="001327FF" w:rsidRPr="00D93EC7" w:rsidRDefault="001327FF" w:rsidP="001327FF">
                  <w:r w:rsidRPr="00D93EC7">
                    <w:t>Disadvantages</w:t>
                  </w:r>
                </w:p>
              </w:tc>
            </w:tr>
            <w:tr w:rsidR="001327FF" w:rsidRPr="00D93EC7" w14:paraId="1ECCDD13" w14:textId="77777777" w:rsidTr="001327FF">
              <w:tc>
                <w:tcPr>
                  <w:tcW w:w="2499" w:type="pct"/>
                </w:tcPr>
                <w:p w14:paraId="25B3A820" w14:textId="4244938A" w:rsidR="001327FF" w:rsidRPr="00D93EC7" w:rsidRDefault="00D010C7" w:rsidP="001327FF">
                  <w:r>
                    <w:t>Appropriate classification method given binary nature of the target variable</w:t>
                  </w:r>
                </w:p>
              </w:tc>
              <w:tc>
                <w:tcPr>
                  <w:tcW w:w="2501" w:type="pct"/>
                </w:tcPr>
                <w:p w14:paraId="78458A05" w14:textId="2BFCCCF3" w:rsidR="001327FF" w:rsidRPr="00D93EC7" w:rsidRDefault="00D010C7" w:rsidP="001327FF">
                  <w:r>
                    <w:t>Requires careful interpretation and presentation of results</w:t>
                  </w:r>
                </w:p>
              </w:tc>
            </w:tr>
          </w:tbl>
          <w:p w14:paraId="58D7463F" w14:textId="743A49ED" w:rsidR="001327FF" w:rsidRDefault="001327FF" w:rsidP="00EB2DE2"/>
        </w:tc>
      </w:tr>
    </w:tbl>
    <w:p w14:paraId="5B3A0CE4" w14:textId="475CA9E5" w:rsidR="00572314" w:rsidRDefault="00572314" w:rsidP="00572314">
      <w:pPr>
        <w:pStyle w:val="Heading1"/>
      </w:pPr>
      <w:bookmarkStart w:id="68" w:name="_Toc34406886"/>
      <w:bookmarkStart w:id="69" w:name="_GoBack"/>
      <w:bookmarkEnd w:id="69"/>
      <w:r>
        <w:lastRenderedPageBreak/>
        <w:t>Data Summary and Implications</w:t>
      </w:r>
      <w:bookmarkEnd w:id="68"/>
    </w:p>
    <w:p w14:paraId="4433BF44" w14:textId="5D0D6443" w:rsidR="00572314" w:rsidRPr="00572314" w:rsidRDefault="00572314" w:rsidP="00572314">
      <w:pPr>
        <w:pStyle w:val="Instructions"/>
      </w:pPr>
      <w:r>
        <w:t xml:space="preserve">Summarize the implications of your data analysis. Discuss the results in the context of the research question, including any limitations of your analysis. Within the context of your research question, also recommend a course of action based on your results. Then propose two directions or approaches for future study of the data set. Ensure that your recommendation and proposals for future study are </w:t>
      </w:r>
      <w:proofErr w:type="gramStart"/>
      <w:r>
        <w:t>directly related</w:t>
      </w:r>
      <w:proofErr w:type="gramEnd"/>
      <w:r>
        <w:t xml:space="preserve"> to your data analysis results. Your suggested proposals should be plausible; that is, they should be ideas for actual/potential future research.</w:t>
      </w:r>
    </w:p>
    <w:p w14:paraId="398880DC" w14:textId="77777777" w:rsidR="00E6271C" w:rsidRDefault="00E6271C" w:rsidP="00E6271C">
      <w:pPr>
        <w:pStyle w:val="Instructions"/>
      </w:pPr>
      <w:r>
        <w:t>E:DATA SUMMARY AND IMPLICATIONS</w:t>
      </w:r>
    </w:p>
    <w:p w14:paraId="44C440C1" w14:textId="47C4BF14" w:rsidR="00E6271C" w:rsidRDefault="00E6271C" w:rsidP="00E6271C">
      <w:pPr>
        <w:pStyle w:val="Instructions"/>
      </w:pPr>
      <w:r>
        <w:t xml:space="preserve">The summary of the implications of the data analysis includes a discussion of the data-analysis results in the context of the research question, including any limitations of the analysis. The summary also includes a recommended course of action, given the research question, as well as two directions or approaches for future study of the data. The recommendation and proposals relate to the results of the analysis and could </w:t>
      </w:r>
      <w:proofErr w:type="gramStart"/>
      <w:r>
        <w:t>plausibly be</w:t>
      </w:r>
      <w:proofErr w:type="gramEnd"/>
      <w:r>
        <w:t xml:space="preserve"> carried out in subsequent research.</w:t>
      </w:r>
    </w:p>
    <w:p w14:paraId="61E34E16" w14:textId="14A563F2" w:rsidR="004C6782" w:rsidRDefault="004C6782" w:rsidP="004C6782">
      <w:pPr>
        <w:pStyle w:val="Heading2"/>
      </w:pPr>
      <w:bookmarkStart w:id="70" w:name="_Toc34406887"/>
      <w:r>
        <w:t>Discussion of Results</w:t>
      </w:r>
      <w:bookmarkEnd w:id="70"/>
    </w:p>
    <w:p w14:paraId="27F7E8B2" w14:textId="77777777" w:rsidR="004C6782" w:rsidRPr="004C6782" w:rsidRDefault="004C6782" w:rsidP="00346A6C">
      <w:pPr>
        <w:pStyle w:val="BodyText"/>
      </w:pPr>
    </w:p>
    <w:p w14:paraId="634EF3FC" w14:textId="6CA6CDD4" w:rsidR="004C6782" w:rsidRDefault="004C6782" w:rsidP="004C6782">
      <w:pPr>
        <w:pStyle w:val="Heading3"/>
      </w:pPr>
      <w:bookmarkStart w:id="71" w:name="_Toc34406888"/>
      <w:r>
        <w:t>Limitations</w:t>
      </w:r>
      <w:bookmarkEnd w:id="71"/>
    </w:p>
    <w:p w14:paraId="56331DB3" w14:textId="77777777" w:rsidR="004C6782" w:rsidRPr="004C6782" w:rsidRDefault="004C6782" w:rsidP="00346A6C">
      <w:pPr>
        <w:pStyle w:val="BodyText"/>
      </w:pPr>
    </w:p>
    <w:p w14:paraId="75E4A3AC" w14:textId="1B43911F" w:rsidR="004C6782" w:rsidRDefault="004C6782" w:rsidP="004C6782">
      <w:pPr>
        <w:pStyle w:val="Heading2"/>
      </w:pPr>
      <w:bookmarkStart w:id="72" w:name="_Toc34406889"/>
      <w:r>
        <w:t>Recommendations</w:t>
      </w:r>
      <w:bookmarkEnd w:id="72"/>
    </w:p>
    <w:p w14:paraId="0A231806" w14:textId="77777777" w:rsidR="004C6782" w:rsidRPr="004C6782" w:rsidRDefault="004C6782" w:rsidP="00346A6C">
      <w:pPr>
        <w:pStyle w:val="BodyText"/>
      </w:pPr>
    </w:p>
    <w:p w14:paraId="2606A546" w14:textId="4CD7A496" w:rsidR="004C6782" w:rsidRDefault="004C6782" w:rsidP="004C6782">
      <w:pPr>
        <w:pStyle w:val="Heading3"/>
      </w:pPr>
      <w:bookmarkStart w:id="73" w:name="_Toc34406890"/>
      <w:r>
        <w:t>Course of Action</w:t>
      </w:r>
      <w:bookmarkEnd w:id="73"/>
    </w:p>
    <w:p w14:paraId="07D1EB7B" w14:textId="77777777" w:rsidR="004C6782" w:rsidRPr="004C6782" w:rsidRDefault="004C6782" w:rsidP="00346A6C">
      <w:pPr>
        <w:pStyle w:val="BodyText"/>
      </w:pPr>
    </w:p>
    <w:p w14:paraId="1C736C92" w14:textId="02073439" w:rsidR="004C6782" w:rsidRDefault="004C6782" w:rsidP="004C6782">
      <w:pPr>
        <w:pStyle w:val="Heading3"/>
      </w:pPr>
      <w:bookmarkStart w:id="74" w:name="_Toc34406891"/>
      <w:r>
        <w:t>Future Study</w:t>
      </w:r>
      <w:bookmarkEnd w:id="74"/>
    </w:p>
    <w:p w14:paraId="696B1A2A" w14:textId="4FC39963" w:rsidR="004C6782" w:rsidRDefault="00F14AEC" w:rsidP="00346A6C">
      <w:pPr>
        <w:pStyle w:val="BodyText"/>
      </w:pPr>
      <w:r>
        <w:t>More data with respect to Knowledge Articles and Configuration Items</w:t>
      </w:r>
    </w:p>
    <w:p w14:paraId="1DE04A6D" w14:textId="43EDFF59" w:rsidR="00443A71" w:rsidRPr="004C6782" w:rsidRDefault="00443A71" w:rsidP="00346A6C">
      <w:pPr>
        <w:pStyle w:val="BodyText"/>
      </w:pPr>
      <w:r>
        <w:t>Leverage alternative classification techniques such as …</w:t>
      </w:r>
    </w:p>
    <w:p w14:paraId="66AED8CA" w14:textId="0E5084C8" w:rsidR="00892E78" w:rsidRDefault="00417BA0" w:rsidP="00417BA0">
      <w:pPr>
        <w:pStyle w:val="Heading1"/>
      </w:pPr>
      <w:bookmarkStart w:id="75" w:name="_Toc34406892"/>
      <w:r>
        <w:t>References</w:t>
      </w:r>
      <w:bookmarkEnd w:id="75"/>
    </w:p>
    <w:p w14:paraId="538E2FB0" w14:textId="77777777" w:rsidR="0013528B" w:rsidRPr="0013528B" w:rsidRDefault="00417BA0" w:rsidP="0013528B">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13528B" w:rsidRPr="0013528B">
        <w:rPr>
          <w:rFonts w:ascii="Georgia"/>
          <w:i/>
          <w:iCs/>
        </w:rPr>
        <w:t>1.13. Feature selection—</w:t>
      </w:r>
      <w:proofErr w:type="spellStart"/>
      <w:r w:rsidR="0013528B" w:rsidRPr="0013528B">
        <w:rPr>
          <w:rFonts w:ascii="Georgia"/>
          <w:i/>
          <w:iCs/>
        </w:rPr>
        <w:t>Scikit</w:t>
      </w:r>
      <w:proofErr w:type="spellEnd"/>
      <w:r w:rsidR="0013528B" w:rsidRPr="0013528B">
        <w:rPr>
          <w:rFonts w:ascii="Georgia"/>
          <w:i/>
          <w:iCs/>
        </w:rPr>
        <w:t>-learn 0.22.1 documentation</w:t>
      </w:r>
      <w:r w:rsidR="0013528B" w:rsidRPr="0013528B">
        <w:rPr>
          <w:rFonts w:ascii="Georgia"/>
        </w:rPr>
        <w:t>. (n.d.). Retrieved March 4, 2020, from https://scikit-learn.org/stable/modules/feature_selection.html</w:t>
      </w:r>
    </w:p>
    <w:p w14:paraId="10C84B95" w14:textId="77777777" w:rsidR="0013528B" w:rsidRPr="0013528B" w:rsidRDefault="0013528B" w:rsidP="0013528B">
      <w:pPr>
        <w:pStyle w:val="Bibliography"/>
        <w:rPr>
          <w:rFonts w:ascii="Georgia"/>
        </w:rPr>
      </w:pPr>
      <w:r w:rsidRPr="0013528B">
        <w:rPr>
          <w:rFonts w:ascii="Georgia"/>
          <w:i/>
          <w:iCs/>
        </w:rPr>
        <w:t>1.13. Feature selection—</w:t>
      </w:r>
      <w:proofErr w:type="spellStart"/>
      <w:r w:rsidRPr="0013528B">
        <w:rPr>
          <w:rFonts w:ascii="Georgia"/>
          <w:i/>
          <w:iCs/>
        </w:rPr>
        <w:t>Scikit</w:t>
      </w:r>
      <w:proofErr w:type="spellEnd"/>
      <w:r w:rsidRPr="0013528B">
        <w:rPr>
          <w:rFonts w:ascii="Georgia"/>
          <w:i/>
          <w:iCs/>
        </w:rPr>
        <w:t>-learn 0.22.2 documentation</w:t>
      </w:r>
      <w:r w:rsidRPr="0013528B">
        <w:rPr>
          <w:rFonts w:ascii="Georgia"/>
        </w:rPr>
        <w:t>. (n.d.). Retrieved March 8, 2020, from https://scikit-learn.org/stable/modules/feature_selection.html#univariate-feature-selection</w:t>
      </w:r>
    </w:p>
    <w:p w14:paraId="6F084208" w14:textId="77777777" w:rsidR="0013528B" w:rsidRPr="0013528B" w:rsidRDefault="0013528B" w:rsidP="0013528B">
      <w:pPr>
        <w:pStyle w:val="Bibliography"/>
        <w:rPr>
          <w:rFonts w:ascii="Georgia"/>
        </w:rPr>
      </w:pPr>
      <w:r w:rsidRPr="0013528B">
        <w:rPr>
          <w:rFonts w:ascii="Georgia"/>
        </w:rPr>
        <w:t xml:space="preserve">4TU.Centre for Research Data. (2016, August). </w:t>
      </w:r>
      <w:r w:rsidRPr="0013528B">
        <w:rPr>
          <w:rFonts w:ascii="Georgia"/>
          <w:i/>
          <w:iCs/>
        </w:rPr>
        <w:t>General terms of use for 4TU.Centre for Research Data</w:t>
      </w:r>
      <w:r w:rsidRPr="0013528B">
        <w:rPr>
          <w:rFonts w:ascii="Georgia"/>
        </w:rPr>
        <w:t>. https://data.4tu.nl/repository/resource:terms_of_use/PDF</w:t>
      </w:r>
    </w:p>
    <w:p w14:paraId="2ADA21DF" w14:textId="77777777" w:rsidR="0013528B" w:rsidRPr="0013528B" w:rsidRDefault="0013528B" w:rsidP="0013528B">
      <w:pPr>
        <w:pStyle w:val="Bibliography"/>
        <w:rPr>
          <w:rFonts w:ascii="Georgia"/>
        </w:rPr>
      </w:pPr>
      <w:r w:rsidRPr="0013528B">
        <w:rPr>
          <w:rFonts w:ascii="Georgia"/>
          <w:i/>
          <w:iCs/>
        </w:rPr>
        <w:t>10th International Workshop on Business Process Intelligence 2014</w:t>
      </w:r>
      <w:r w:rsidRPr="0013528B">
        <w:rPr>
          <w:rFonts w:ascii="Georgia"/>
        </w:rPr>
        <w:t>. (n.d.). https://www.win.tue.nl/bpi/doku.php?id=2014:challenge</w:t>
      </w:r>
    </w:p>
    <w:p w14:paraId="0D523052" w14:textId="77777777" w:rsidR="0013528B" w:rsidRPr="0013528B" w:rsidRDefault="0013528B" w:rsidP="0013528B">
      <w:pPr>
        <w:pStyle w:val="Bibliography"/>
        <w:rPr>
          <w:rFonts w:ascii="Georgia"/>
        </w:rPr>
      </w:pPr>
      <w:r w:rsidRPr="0013528B">
        <w:rPr>
          <w:rFonts w:ascii="Georgia"/>
        </w:rPr>
        <w:t xml:space="preserve">Amaral, C., </w:t>
      </w:r>
      <w:proofErr w:type="spellStart"/>
      <w:r w:rsidRPr="0013528B">
        <w:rPr>
          <w:rFonts w:ascii="Georgia"/>
        </w:rPr>
        <w:t>Fantinato</w:t>
      </w:r>
      <w:proofErr w:type="spellEnd"/>
      <w:r w:rsidRPr="0013528B">
        <w:rPr>
          <w:rFonts w:ascii="Georgia"/>
        </w:rPr>
        <w:t xml:space="preserve">, M., </w:t>
      </w:r>
      <w:proofErr w:type="spellStart"/>
      <w:r w:rsidRPr="0013528B">
        <w:rPr>
          <w:rFonts w:ascii="Georgia"/>
        </w:rPr>
        <w:t>Reijers</w:t>
      </w:r>
      <w:proofErr w:type="spellEnd"/>
      <w:r w:rsidRPr="0013528B">
        <w:rPr>
          <w:rFonts w:ascii="Georgia"/>
        </w:rPr>
        <w:t xml:space="preserve">, H., &amp; Peres, S. (2019). </w:t>
      </w:r>
      <w:r w:rsidRPr="0013528B">
        <w:rPr>
          <w:rFonts w:ascii="Georgia"/>
          <w:i/>
          <w:iCs/>
        </w:rPr>
        <w:t>Enhancing Completion Time Prediction Through Attribute Selection</w:t>
      </w:r>
      <w:r w:rsidRPr="0013528B">
        <w:rPr>
          <w:rFonts w:ascii="Georgia"/>
        </w:rPr>
        <w:t>. https://doi.org/10.1007/978-3-030-15154-6_1</w:t>
      </w:r>
    </w:p>
    <w:p w14:paraId="25147822" w14:textId="77777777" w:rsidR="0013528B" w:rsidRPr="0013528B" w:rsidRDefault="0013528B" w:rsidP="0013528B">
      <w:pPr>
        <w:pStyle w:val="Bibliography"/>
        <w:rPr>
          <w:rFonts w:ascii="Georgia"/>
        </w:rPr>
      </w:pPr>
      <w:r w:rsidRPr="0013528B">
        <w:rPr>
          <w:rFonts w:ascii="Georgia"/>
        </w:rPr>
        <w:t xml:space="preserve">Buﬀett, S., Emond, B., &amp; Goutte, C. (2014). </w:t>
      </w:r>
      <w:r w:rsidRPr="0013528B">
        <w:rPr>
          <w:rFonts w:ascii="Georgia"/>
          <w:i/>
          <w:iCs/>
        </w:rPr>
        <w:t>Using Sequence Classiﬁcation to Label Behavior from Sequential Event Logs</w:t>
      </w:r>
      <w:r w:rsidRPr="0013528B">
        <w:rPr>
          <w:rFonts w:ascii="Georgia"/>
        </w:rPr>
        <w:t>. 27.</w:t>
      </w:r>
    </w:p>
    <w:p w14:paraId="1D5168A0" w14:textId="77777777" w:rsidR="0013528B" w:rsidRPr="0013528B" w:rsidRDefault="0013528B" w:rsidP="0013528B">
      <w:pPr>
        <w:pStyle w:val="Bibliography"/>
        <w:rPr>
          <w:rFonts w:ascii="Georgia"/>
        </w:rPr>
      </w:pPr>
      <w:r w:rsidRPr="0013528B">
        <w:rPr>
          <w:rFonts w:ascii="Georgia"/>
        </w:rPr>
        <w:lastRenderedPageBreak/>
        <w:t xml:space="preserve">Buhler, P., Callaghan, R. O., </w:t>
      </w:r>
      <w:proofErr w:type="spellStart"/>
      <w:r w:rsidRPr="0013528B">
        <w:rPr>
          <w:rFonts w:ascii="Georgia"/>
        </w:rPr>
        <w:t>Aubry</w:t>
      </w:r>
      <w:proofErr w:type="spellEnd"/>
      <w:r w:rsidRPr="0013528B">
        <w:rPr>
          <w:rFonts w:ascii="Georgia"/>
        </w:rPr>
        <w:t xml:space="preserve">, S., </w:t>
      </w:r>
      <w:proofErr w:type="spellStart"/>
      <w:r w:rsidRPr="0013528B">
        <w:rPr>
          <w:rFonts w:ascii="Georgia"/>
        </w:rPr>
        <w:t>DeJoy</w:t>
      </w:r>
      <w:proofErr w:type="spellEnd"/>
      <w:r w:rsidRPr="0013528B">
        <w:rPr>
          <w:rFonts w:ascii="Georgia"/>
        </w:rPr>
        <w:t xml:space="preserve">, D., </w:t>
      </w:r>
      <w:proofErr w:type="spellStart"/>
      <w:r w:rsidRPr="0013528B">
        <w:rPr>
          <w:rFonts w:ascii="Georgia"/>
        </w:rPr>
        <w:t>Kuo</w:t>
      </w:r>
      <w:proofErr w:type="spellEnd"/>
      <w:r w:rsidRPr="0013528B">
        <w:rPr>
          <w:rFonts w:ascii="Georgia"/>
        </w:rPr>
        <w:t xml:space="preserve">, E., </w:t>
      </w:r>
      <w:proofErr w:type="spellStart"/>
      <w:r w:rsidRPr="0013528B">
        <w:rPr>
          <w:rFonts w:ascii="Georgia"/>
        </w:rPr>
        <w:t>Shoup</w:t>
      </w:r>
      <w:proofErr w:type="spellEnd"/>
      <w:r w:rsidRPr="0013528B">
        <w:rPr>
          <w:rFonts w:ascii="Georgia"/>
        </w:rPr>
        <w:t xml:space="preserve">, N., Khosla, I., Ginsburg, M., Hartman, N., &amp; McBride, N. S. (n.d.). </w:t>
      </w:r>
      <w:r w:rsidRPr="0013528B">
        <w:rPr>
          <w:rFonts w:ascii="Georgia"/>
          <w:i/>
          <w:iCs/>
        </w:rPr>
        <w:t>Service Desk and Incident Impact Patterns Following ITIL Change Implementation</w:t>
      </w:r>
      <w:r w:rsidRPr="0013528B">
        <w:rPr>
          <w:rFonts w:ascii="Georgia"/>
        </w:rPr>
        <w:t>. 36.</w:t>
      </w:r>
    </w:p>
    <w:p w14:paraId="57278569" w14:textId="77777777" w:rsidR="0013528B" w:rsidRPr="0013528B" w:rsidRDefault="0013528B" w:rsidP="0013528B">
      <w:pPr>
        <w:pStyle w:val="Bibliography"/>
        <w:rPr>
          <w:rFonts w:ascii="Georgia"/>
        </w:rPr>
      </w:pPr>
      <w:r w:rsidRPr="0013528B">
        <w:rPr>
          <w:rFonts w:ascii="Georgia"/>
        </w:rPr>
        <w:t xml:space="preserve">Hanna, A. (2011). </w:t>
      </w:r>
      <w:r w:rsidRPr="0013528B">
        <w:rPr>
          <w:rFonts w:ascii="Georgia"/>
          <w:i/>
          <w:iCs/>
        </w:rPr>
        <w:t>ITIL(r) glossary and abbreviations</w:t>
      </w:r>
      <w:r w:rsidRPr="0013528B">
        <w:rPr>
          <w:rFonts w:ascii="Georgia"/>
        </w:rPr>
        <w:t>. AXELOS Limited. https://www.axelos.com/corporate/media/files/glossaries/itil_2011_glossary_gb-v1-0.pdf</w:t>
      </w:r>
    </w:p>
    <w:p w14:paraId="2235EB55" w14:textId="77777777" w:rsidR="0013528B" w:rsidRPr="0013528B" w:rsidRDefault="0013528B" w:rsidP="0013528B">
      <w:pPr>
        <w:pStyle w:val="Bibliography"/>
        <w:rPr>
          <w:rFonts w:ascii="Georgia"/>
        </w:rPr>
      </w:pPr>
      <w:r w:rsidRPr="0013528B">
        <w:rPr>
          <w:rFonts w:ascii="Georgia"/>
        </w:rPr>
        <w:t xml:space="preserve">Hastie, T., </w:t>
      </w:r>
      <w:proofErr w:type="spellStart"/>
      <w:r w:rsidRPr="0013528B">
        <w:rPr>
          <w:rFonts w:ascii="Georgia"/>
        </w:rPr>
        <w:t>Tibshirani</w:t>
      </w:r>
      <w:proofErr w:type="spellEnd"/>
      <w:r w:rsidRPr="0013528B">
        <w:rPr>
          <w:rFonts w:ascii="Georgia"/>
        </w:rPr>
        <w:t xml:space="preserve">, R., &amp; Friedman, J. (n.d.). </w:t>
      </w:r>
      <w:r w:rsidRPr="0013528B">
        <w:rPr>
          <w:rFonts w:ascii="Georgia"/>
          <w:i/>
          <w:iCs/>
        </w:rPr>
        <w:t>The Elements of Statistical Learning</w:t>
      </w:r>
      <w:r w:rsidRPr="0013528B">
        <w:rPr>
          <w:rFonts w:ascii="Georgia"/>
        </w:rPr>
        <w:t>. 764.</w:t>
      </w:r>
    </w:p>
    <w:p w14:paraId="0991DBB9" w14:textId="77777777" w:rsidR="0013528B" w:rsidRPr="0013528B" w:rsidRDefault="0013528B" w:rsidP="0013528B">
      <w:pPr>
        <w:pStyle w:val="Bibliography"/>
        <w:rPr>
          <w:rFonts w:ascii="Georgia"/>
        </w:rPr>
      </w:pPr>
      <w:r w:rsidRPr="0013528B">
        <w:rPr>
          <w:rFonts w:ascii="Georgia"/>
        </w:rPr>
        <w:t xml:space="preserve">Higgins, S. (2016, April 26). </w:t>
      </w:r>
      <w:r w:rsidRPr="0013528B">
        <w:rPr>
          <w:rFonts w:ascii="Georgia"/>
          <w:i/>
          <w:iCs/>
        </w:rPr>
        <w:t>How predictive analytics have turned Incident Management on its head -</w:t>
      </w:r>
      <w:r w:rsidRPr="0013528B">
        <w:rPr>
          <w:rFonts w:ascii="Georgia"/>
        </w:rPr>
        <w:t>. http://www.theitsmreview.com/2016/04/predictive-analytics-turned-incident-management-head/</w:t>
      </w:r>
    </w:p>
    <w:p w14:paraId="3BA6F264" w14:textId="77777777" w:rsidR="0013528B" w:rsidRPr="0013528B" w:rsidRDefault="0013528B" w:rsidP="0013528B">
      <w:pPr>
        <w:pStyle w:val="Bibliography"/>
        <w:rPr>
          <w:rFonts w:ascii="Georgia"/>
        </w:rPr>
      </w:pPr>
      <w:r w:rsidRPr="0013528B">
        <w:rPr>
          <w:rFonts w:ascii="Georgia"/>
          <w:i/>
          <w:iCs/>
        </w:rPr>
        <w:t>Measuring Response and Resolution Times in Remedy | University IT</w:t>
      </w:r>
      <w:r w:rsidRPr="0013528B">
        <w:rPr>
          <w:rFonts w:ascii="Georgia"/>
        </w:rPr>
        <w:t>. (n.d.). Stanford University IT. Retrieved February 19, 2020, from https://uit.stanford.edu/service/helpdesk/support/sla</w:t>
      </w:r>
    </w:p>
    <w:p w14:paraId="0EADCA49" w14:textId="77777777" w:rsidR="0013528B" w:rsidRPr="0013528B" w:rsidRDefault="0013528B" w:rsidP="0013528B">
      <w:pPr>
        <w:pStyle w:val="Bibliography"/>
        <w:rPr>
          <w:rFonts w:ascii="Georgia"/>
        </w:rPr>
      </w:pPr>
      <w:r w:rsidRPr="0013528B">
        <w:rPr>
          <w:rFonts w:ascii="Georgia"/>
        </w:rPr>
        <w:t xml:space="preserve">Nisbet, R., Elder, J. F., &amp; Miner, G. (2009). </w:t>
      </w:r>
      <w:r w:rsidRPr="0013528B">
        <w:rPr>
          <w:rFonts w:ascii="Georgia"/>
          <w:i/>
          <w:iCs/>
        </w:rPr>
        <w:t>Handbook of statistical analysis and data mining applications</w:t>
      </w:r>
      <w:r w:rsidRPr="0013528B">
        <w:rPr>
          <w:rFonts w:ascii="Georgia"/>
        </w:rPr>
        <w:t>. Academic Press/Elsevier.</w:t>
      </w:r>
    </w:p>
    <w:p w14:paraId="3C3611D6" w14:textId="77777777" w:rsidR="0013528B" w:rsidRPr="0013528B" w:rsidRDefault="0013528B" w:rsidP="0013528B">
      <w:pPr>
        <w:pStyle w:val="Bibliography"/>
        <w:rPr>
          <w:rFonts w:ascii="Georgia"/>
        </w:rPr>
      </w:pPr>
      <w:r w:rsidRPr="0013528B">
        <w:rPr>
          <w:rFonts w:ascii="Georgia"/>
          <w:i/>
          <w:iCs/>
        </w:rPr>
        <w:t>NumPy—NumPy</w:t>
      </w:r>
      <w:r w:rsidRPr="0013528B">
        <w:rPr>
          <w:rFonts w:ascii="Georgia"/>
        </w:rPr>
        <w:t>. (n.d.). Retrieved February 24, 2020, from https://numpy.org/</w:t>
      </w:r>
    </w:p>
    <w:p w14:paraId="015704E1" w14:textId="77777777" w:rsidR="0013528B" w:rsidRPr="0013528B" w:rsidRDefault="0013528B" w:rsidP="0013528B">
      <w:pPr>
        <w:pStyle w:val="Bibliography"/>
        <w:rPr>
          <w:rFonts w:ascii="Georgia"/>
        </w:rPr>
      </w:pPr>
      <w:proofErr w:type="spellStart"/>
      <w:r w:rsidRPr="0013528B">
        <w:rPr>
          <w:rFonts w:ascii="Georgia"/>
          <w:i/>
          <w:iCs/>
        </w:rPr>
        <w:t>Pandas_profiling</w:t>
      </w:r>
      <w:proofErr w:type="spellEnd"/>
      <w:r w:rsidRPr="0013528B">
        <w:rPr>
          <w:rFonts w:ascii="Georgia"/>
          <w:i/>
          <w:iCs/>
        </w:rPr>
        <w:t xml:space="preserve"> API documentation</w:t>
      </w:r>
      <w:r w:rsidRPr="0013528B">
        <w:rPr>
          <w:rFonts w:ascii="Georgia"/>
        </w:rPr>
        <w:t>. (n.d.). Retrieved February 24, 2020, from https://pandas-profiling.github.io/pandas-profiling/docs/</w:t>
      </w:r>
    </w:p>
    <w:p w14:paraId="0262DFD1" w14:textId="77777777" w:rsidR="0013528B" w:rsidRPr="0013528B" w:rsidRDefault="0013528B" w:rsidP="0013528B">
      <w:pPr>
        <w:pStyle w:val="Bibliography"/>
        <w:rPr>
          <w:rFonts w:ascii="Georgia"/>
        </w:rPr>
      </w:pPr>
      <w:r w:rsidRPr="0013528B">
        <w:rPr>
          <w:rFonts w:ascii="Georgia"/>
          <w:i/>
          <w:iCs/>
        </w:rPr>
        <w:t>pandas—Python Data Analysis Library</w:t>
      </w:r>
      <w:r w:rsidRPr="0013528B">
        <w:rPr>
          <w:rFonts w:ascii="Georgia"/>
        </w:rPr>
        <w:t>. (n.d.). Retrieved February 24, 2020, from https://pandas.pydata.org/</w:t>
      </w:r>
    </w:p>
    <w:p w14:paraId="2631119F" w14:textId="77777777" w:rsidR="0013528B" w:rsidRPr="0013528B" w:rsidRDefault="0013528B" w:rsidP="0013528B">
      <w:pPr>
        <w:pStyle w:val="Bibliography"/>
        <w:rPr>
          <w:rFonts w:ascii="Georgia"/>
        </w:rPr>
      </w:pPr>
      <w:proofErr w:type="spellStart"/>
      <w:r w:rsidRPr="0013528B">
        <w:rPr>
          <w:rFonts w:ascii="Georgia"/>
        </w:rPr>
        <w:t>Perkel</w:t>
      </w:r>
      <w:proofErr w:type="spellEnd"/>
      <w:r w:rsidRPr="0013528B">
        <w:rPr>
          <w:rFonts w:ascii="Georgia"/>
        </w:rPr>
        <w:t xml:space="preserve">, J. M. (2018). Why Jupyter is data scientists’ computational notebook of choice. </w:t>
      </w:r>
      <w:r w:rsidRPr="0013528B">
        <w:rPr>
          <w:rFonts w:ascii="Georgia"/>
          <w:i/>
          <w:iCs/>
        </w:rPr>
        <w:t>Nature</w:t>
      </w:r>
      <w:r w:rsidRPr="0013528B">
        <w:rPr>
          <w:rFonts w:ascii="Georgia"/>
        </w:rPr>
        <w:t xml:space="preserve">, </w:t>
      </w:r>
      <w:r w:rsidRPr="0013528B">
        <w:rPr>
          <w:rFonts w:ascii="Georgia"/>
          <w:i/>
          <w:iCs/>
        </w:rPr>
        <w:t>563</w:t>
      </w:r>
      <w:r w:rsidRPr="0013528B">
        <w:rPr>
          <w:rFonts w:ascii="Georgia"/>
        </w:rPr>
        <w:t>(7729), 145–146. https://doi.org/10.1038/d41586-018-07196-1</w:t>
      </w:r>
    </w:p>
    <w:p w14:paraId="437DC4AF" w14:textId="77777777" w:rsidR="0013528B" w:rsidRPr="0013528B" w:rsidRDefault="0013528B" w:rsidP="0013528B">
      <w:pPr>
        <w:pStyle w:val="Bibliography"/>
        <w:rPr>
          <w:rFonts w:ascii="Georgia"/>
        </w:rPr>
      </w:pPr>
      <w:r w:rsidRPr="0013528B">
        <w:rPr>
          <w:rFonts w:ascii="Georgia"/>
          <w:i/>
          <w:iCs/>
        </w:rPr>
        <w:t>Project Jupyter</w:t>
      </w:r>
      <w:r w:rsidRPr="0013528B">
        <w:rPr>
          <w:rFonts w:ascii="Georgia"/>
        </w:rPr>
        <w:t>. (n.d.). Retrieved February 24, 2020, from https://www.jupyter.org</w:t>
      </w:r>
    </w:p>
    <w:p w14:paraId="4AEF3671" w14:textId="77777777" w:rsidR="0013528B" w:rsidRPr="0013528B" w:rsidRDefault="0013528B" w:rsidP="0013528B">
      <w:pPr>
        <w:pStyle w:val="Bibliography"/>
        <w:rPr>
          <w:rFonts w:ascii="Georgia"/>
        </w:rPr>
      </w:pPr>
      <w:r w:rsidRPr="0013528B">
        <w:rPr>
          <w:rFonts w:ascii="Georgia"/>
          <w:i/>
          <w:iCs/>
        </w:rPr>
        <w:t>Quick reference BPI Challenge 2014</w:t>
      </w:r>
      <w:r w:rsidRPr="0013528B">
        <w:rPr>
          <w:rFonts w:ascii="Georgia"/>
        </w:rPr>
        <w:t>. (n.d.). Retrieved February 17, 2020, from https://www.win.tue.nl/bpi/lib/exe/fetch.php?media=2014:quick_reference_bpi_challenge_2014.pdf</w:t>
      </w:r>
    </w:p>
    <w:p w14:paraId="56086C82" w14:textId="77777777" w:rsidR="0013528B" w:rsidRPr="0013528B" w:rsidRDefault="0013528B" w:rsidP="0013528B">
      <w:pPr>
        <w:pStyle w:val="Bibliography"/>
        <w:rPr>
          <w:rFonts w:ascii="Georgia"/>
        </w:rPr>
      </w:pPr>
      <w:proofErr w:type="spellStart"/>
      <w:r w:rsidRPr="0013528B">
        <w:rPr>
          <w:rFonts w:ascii="Georgia"/>
        </w:rPr>
        <w:t>Sarnovsky</w:t>
      </w:r>
      <w:proofErr w:type="spellEnd"/>
      <w:r w:rsidRPr="0013528B">
        <w:rPr>
          <w:rFonts w:ascii="Georgia"/>
        </w:rPr>
        <w:t xml:space="preserve">, M., &amp; </w:t>
      </w:r>
      <w:proofErr w:type="spellStart"/>
      <w:r w:rsidRPr="0013528B">
        <w:rPr>
          <w:rFonts w:ascii="Georgia"/>
        </w:rPr>
        <w:t>Surma</w:t>
      </w:r>
      <w:proofErr w:type="spellEnd"/>
      <w:r w:rsidRPr="0013528B">
        <w:rPr>
          <w:rFonts w:ascii="Georgia"/>
        </w:rPr>
        <w:t xml:space="preserve">, J. (2018). PREDICTIVE MODELS FOR SUPPORT OF INCIDENT MANAGEMENT PROCESS IN IT SERVICE MANAGEMENT. </w:t>
      </w:r>
      <w:r w:rsidRPr="0013528B">
        <w:rPr>
          <w:rFonts w:ascii="Georgia"/>
          <w:i/>
          <w:iCs/>
        </w:rPr>
        <w:t xml:space="preserve">Acta </w:t>
      </w:r>
      <w:proofErr w:type="spellStart"/>
      <w:r w:rsidRPr="0013528B">
        <w:rPr>
          <w:rFonts w:ascii="Georgia"/>
          <w:i/>
          <w:iCs/>
        </w:rPr>
        <w:t>Electrotechnica</w:t>
      </w:r>
      <w:proofErr w:type="spellEnd"/>
      <w:r w:rsidRPr="0013528B">
        <w:rPr>
          <w:rFonts w:ascii="Georgia"/>
          <w:i/>
          <w:iCs/>
        </w:rPr>
        <w:t xml:space="preserve"> et Informatica</w:t>
      </w:r>
      <w:r w:rsidRPr="0013528B">
        <w:rPr>
          <w:rFonts w:ascii="Georgia"/>
        </w:rPr>
        <w:t xml:space="preserve">, </w:t>
      </w:r>
      <w:r w:rsidRPr="0013528B">
        <w:rPr>
          <w:rFonts w:ascii="Georgia"/>
          <w:i/>
          <w:iCs/>
        </w:rPr>
        <w:t>18</w:t>
      </w:r>
      <w:r w:rsidRPr="0013528B">
        <w:rPr>
          <w:rFonts w:ascii="Georgia"/>
        </w:rPr>
        <w:t>(1), 57–62. https://doi.org/10.15546/aeei-2018-0009</w:t>
      </w:r>
    </w:p>
    <w:p w14:paraId="1C37A0CE" w14:textId="77777777" w:rsidR="0013528B" w:rsidRPr="0013528B" w:rsidRDefault="0013528B" w:rsidP="0013528B">
      <w:pPr>
        <w:pStyle w:val="Bibliography"/>
        <w:rPr>
          <w:rFonts w:ascii="Georgia"/>
        </w:rPr>
      </w:pPr>
      <w:r w:rsidRPr="0013528B">
        <w:rPr>
          <w:rFonts w:ascii="Georgia"/>
          <w:i/>
          <w:iCs/>
        </w:rPr>
        <w:t>SAS Training—Predictive Modeling Using Logistic Regression</w:t>
      </w:r>
      <w:r w:rsidRPr="0013528B">
        <w:rPr>
          <w:rFonts w:ascii="Georgia"/>
        </w:rPr>
        <w:t>. (n.d.). SAS Virtual Learning Environment. Retrieved February 19, 2020, from https://support.sas.com/edu/schedules.html?id=13086&amp;ctry=US</w:t>
      </w:r>
    </w:p>
    <w:p w14:paraId="1D20AFB1" w14:textId="77777777" w:rsidR="0013528B" w:rsidRPr="0013528B" w:rsidRDefault="0013528B" w:rsidP="0013528B">
      <w:pPr>
        <w:pStyle w:val="Bibliography"/>
        <w:rPr>
          <w:rFonts w:ascii="Georgia"/>
        </w:rPr>
      </w:pPr>
      <w:proofErr w:type="spellStart"/>
      <w:r w:rsidRPr="0013528B">
        <w:rPr>
          <w:rFonts w:ascii="Georgia"/>
        </w:rPr>
        <w:t>Tufféry</w:t>
      </w:r>
      <w:proofErr w:type="spellEnd"/>
      <w:r w:rsidRPr="0013528B">
        <w:rPr>
          <w:rFonts w:ascii="Georgia"/>
        </w:rPr>
        <w:t xml:space="preserve">, S. (2011). </w:t>
      </w:r>
      <w:r w:rsidRPr="0013528B">
        <w:rPr>
          <w:rFonts w:ascii="Georgia"/>
          <w:i/>
          <w:iCs/>
        </w:rPr>
        <w:t xml:space="preserve">Data Mining and Statistics for Decision Making: </w:t>
      </w:r>
      <w:proofErr w:type="spellStart"/>
      <w:r w:rsidRPr="0013528B">
        <w:rPr>
          <w:rFonts w:ascii="Georgia"/>
          <w:i/>
          <w:iCs/>
        </w:rPr>
        <w:t>Tufféry</w:t>
      </w:r>
      <w:proofErr w:type="spellEnd"/>
      <w:r w:rsidRPr="0013528B">
        <w:rPr>
          <w:rFonts w:ascii="Georgia"/>
          <w:i/>
          <w:iCs/>
        </w:rPr>
        <w:t>/Data Mining and Statistics for Decision Making</w:t>
      </w:r>
      <w:r w:rsidRPr="0013528B">
        <w:rPr>
          <w:rFonts w:ascii="Georgia"/>
        </w:rPr>
        <w:t>. John Wiley &amp; Sons, Ltd. https://doi.org/10.1002/9780470979174</w:t>
      </w:r>
    </w:p>
    <w:p w14:paraId="0A00DD44" w14:textId="77777777" w:rsidR="0013528B" w:rsidRPr="0013528B" w:rsidRDefault="0013528B" w:rsidP="0013528B">
      <w:pPr>
        <w:pStyle w:val="Bibliography"/>
        <w:rPr>
          <w:rFonts w:ascii="Georgia"/>
        </w:rPr>
      </w:pPr>
      <w:r w:rsidRPr="0013528B">
        <w:rPr>
          <w:rFonts w:ascii="Georgia"/>
        </w:rPr>
        <w:t xml:space="preserve">Van Der Aalst, W. M. P. (2018). </w:t>
      </w:r>
      <w:r w:rsidRPr="0013528B">
        <w:rPr>
          <w:rFonts w:ascii="Georgia"/>
          <w:i/>
          <w:iCs/>
        </w:rPr>
        <w:t>Process Mining: Data Science in Action</w:t>
      </w:r>
      <w:r w:rsidRPr="0013528B">
        <w:rPr>
          <w:rFonts w:ascii="Georgia"/>
        </w:rPr>
        <w:t>. Springer Publishing Company, Incorporated.</w:t>
      </w:r>
    </w:p>
    <w:p w14:paraId="5E352383" w14:textId="77777777" w:rsidR="0013528B" w:rsidRPr="0013528B" w:rsidRDefault="0013528B" w:rsidP="0013528B">
      <w:pPr>
        <w:pStyle w:val="Bibliography"/>
        <w:rPr>
          <w:rFonts w:ascii="Georgia"/>
        </w:rPr>
      </w:pPr>
      <w:r w:rsidRPr="0013528B">
        <w:rPr>
          <w:rFonts w:ascii="Georgia"/>
        </w:rPr>
        <w:t xml:space="preserve">Van </w:t>
      </w:r>
      <w:proofErr w:type="spellStart"/>
      <w:r w:rsidRPr="0013528B">
        <w:rPr>
          <w:rFonts w:ascii="Georgia"/>
        </w:rPr>
        <w:t>Dongen</w:t>
      </w:r>
      <w:proofErr w:type="spellEnd"/>
      <w:r w:rsidRPr="0013528B">
        <w:rPr>
          <w:rFonts w:ascii="Georgia"/>
        </w:rPr>
        <w:t>, B. F. (</w:t>
      </w:r>
      <w:proofErr w:type="spellStart"/>
      <w:r w:rsidRPr="0013528B">
        <w:rPr>
          <w:rFonts w:ascii="Georgia"/>
        </w:rPr>
        <w:t>Boudewijn</w:t>
      </w:r>
      <w:proofErr w:type="spellEnd"/>
      <w:r w:rsidRPr="0013528B">
        <w:rPr>
          <w:rFonts w:ascii="Georgia"/>
        </w:rPr>
        <w:t xml:space="preserve">). (2014). </w:t>
      </w:r>
      <w:r w:rsidRPr="0013528B">
        <w:rPr>
          <w:rFonts w:ascii="Georgia"/>
          <w:i/>
          <w:iCs/>
        </w:rPr>
        <w:t>BPI Challenge 2014: Incident details</w:t>
      </w:r>
      <w:r w:rsidRPr="0013528B">
        <w:rPr>
          <w:rFonts w:ascii="Georgia"/>
        </w:rPr>
        <w:t>. Rabobank Nederland. https://doi.org/10.4121/UUID:3CFA2260-F5C5-44BE-AFE1-B70D35288D6D</w:t>
      </w:r>
    </w:p>
    <w:p w14:paraId="37A04011" w14:textId="77777777" w:rsidR="0013528B" w:rsidRPr="0013528B" w:rsidRDefault="0013528B" w:rsidP="0013528B">
      <w:pPr>
        <w:pStyle w:val="Bibliography"/>
        <w:rPr>
          <w:rFonts w:ascii="Georgia"/>
        </w:rPr>
      </w:pPr>
      <w:proofErr w:type="spellStart"/>
      <w:r w:rsidRPr="0013528B">
        <w:rPr>
          <w:rFonts w:ascii="Georgia"/>
        </w:rPr>
        <w:t>Vanderplas</w:t>
      </w:r>
      <w:proofErr w:type="spellEnd"/>
      <w:r w:rsidRPr="0013528B">
        <w:rPr>
          <w:rFonts w:ascii="Georgia"/>
        </w:rPr>
        <w:t xml:space="preserve">, J. (n.d.). </w:t>
      </w:r>
      <w:r w:rsidRPr="0013528B">
        <w:rPr>
          <w:rFonts w:ascii="Georgia"/>
          <w:i/>
          <w:iCs/>
        </w:rPr>
        <w:t>Hyperparameters and Model Validation</w:t>
      </w:r>
      <w:r w:rsidRPr="0013528B">
        <w:rPr>
          <w:rFonts w:ascii="Georgia"/>
        </w:rPr>
        <w:t>. Python Data Science Handbook. Retrieved March 7, 2020, from https://jakevdp.github.io/PythonDataScienceHandbook/05.03-hyperparameters-and-model-validation.html</w:t>
      </w:r>
    </w:p>
    <w:p w14:paraId="19C6A019" w14:textId="77777777" w:rsidR="0013528B" w:rsidRPr="0013528B" w:rsidRDefault="0013528B" w:rsidP="0013528B">
      <w:pPr>
        <w:pStyle w:val="Bibliography"/>
        <w:rPr>
          <w:rFonts w:ascii="Georgia"/>
        </w:rPr>
      </w:pPr>
      <w:r w:rsidRPr="0013528B">
        <w:rPr>
          <w:rFonts w:ascii="Georgia"/>
          <w:i/>
          <w:iCs/>
        </w:rPr>
        <w:t>Welcome to Python.org</w:t>
      </w:r>
      <w:r w:rsidRPr="0013528B">
        <w:rPr>
          <w:rFonts w:ascii="Georgia"/>
        </w:rPr>
        <w:t>. (n.d.). Python.Org. Retrieved February 24, 2020, from https://www.python.org/</w:t>
      </w:r>
    </w:p>
    <w:p w14:paraId="4202A899" w14:textId="1261D2D8"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346A6C">
          <w:pgSz w:w="12240" w:h="15840"/>
          <w:pgMar w:top="1440" w:right="1440" w:bottom="1440" w:left="1440" w:header="720" w:footer="720" w:gutter="0"/>
          <w:cols w:space="720"/>
          <w:docGrid w:linePitch="360"/>
        </w:sectPr>
      </w:pPr>
    </w:p>
    <w:p w14:paraId="7E297F6C" w14:textId="1C8E4192" w:rsidR="00CD1819" w:rsidRDefault="00CD1819" w:rsidP="00ED731F">
      <w:pPr>
        <w:pStyle w:val="Heading1"/>
      </w:pPr>
      <w:bookmarkStart w:id="76" w:name="_Toc34406893"/>
      <w:bookmarkStart w:id="77" w:name="_Ref33962672"/>
      <w:r>
        <w:lastRenderedPageBreak/>
        <w:t>Appendix Describing the Source Data Set</w:t>
      </w:r>
      <w:bookmarkEnd w:id="76"/>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proofErr w:type="spellStart"/>
            <w:r w:rsidRPr="00CD1819">
              <w:t>Alert_Status</w:t>
            </w:r>
            <w:proofErr w:type="spellEnd"/>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proofErr w:type="spellStart"/>
            <w:r w:rsidRPr="00CD1819">
              <w:t>CI_Name_aff</w:t>
            </w:r>
            <w:proofErr w:type="spellEnd"/>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proofErr w:type="spellStart"/>
            <w:r w:rsidRPr="00CD1819">
              <w:t>CI_Name_CBy</w:t>
            </w:r>
            <w:proofErr w:type="spellEnd"/>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proofErr w:type="spellStart"/>
            <w:r w:rsidRPr="00CD1819">
              <w:t>CI_Subtype_aff</w:t>
            </w:r>
            <w:proofErr w:type="spellEnd"/>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proofErr w:type="spellStart"/>
            <w:r w:rsidRPr="00CD1819">
              <w:t>CI_Subtype_CBy</w:t>
            </w:r>
            <w:proofErr w:type="spellEnd"/>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proofErr w:type="spellStart"/>
            <w:r w:rsidRPr="00CD1819">
              <w:t>CI_Type_aff</w:t>
            </w:r>
            <w:proofErr w:type="spellEnd"/>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proofErr w:type="spellStart"/>
            <w:r w:rsidRPr="00CD1819">
              <w:t>CI_Type_CBy</w:t>
            </w:r>
            <w:proofErr w:type="spellEnd"/>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proofErr w:type="spellStart"/>
            <w:r w:rsidRPr="00CD1819">
              <w:t>Close_Time</w:t>
            </w:r>
            <w:proofErr w:type="spellEnd"/>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proofErr w:type="spellStart"/>
            <w:r w:rsidRPr="00CD1819">
              <w:t>Closure_Code</w:t>
            </w:r>
            <w:proofErr w:type="spellEnd"/>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proofErr w:type="spellStart"/>
            <w:r w:rsidRPr="00CD1819">
              <w:t>Count_Reassignments</w:t>
            </w:r>
            <w:proofErr w:type="spellEnd"/>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proofErr w:type="spellStart"/>
            <w:r w:rsidRPr="00CD1819">
              <w:t>Count_Related_Changes</w:t>
            </w:r>
            <w:proofErr w:type="spellEnd"/>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proofErr w:type="spellStart"/>
            <w:r w:rsidRPr="00CD1819">
              <w:t>Count_Related_Incidents</w:t>
            </w:r>
            <w:proofErr w:type="spellEnd"/>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proofErr w:type="spellStart"/>
            <w:r w:rsidRPr="00CD1819">
              <w:t>Count_Related_Interactions</w:t>
            </w:r>
            <w:proofErr w:type="spellEnd"/>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proofErr w:type="spellStart"/>
            <w:r w:rsidRPr="00CD1819">
              <w:t>Handle_Time_Hours</w:t>
            </w:r>
            <w:proofErr w:type="spellEnd"/>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proofErr w:type="spellStart"/>
            <w:r w:rsidRPr="00CD1819">
              <w:t>Incident_ID</w:t>
            </w:r>
            <w:proofErr w:type="spellEnd"/>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proofErr w:type="spellStart"/>
            <w:r w:rsidRPr="00CD1819">
              <w:t>KM_number</w:t>
            </w:r>
            <w:proofErr w:type="spellEnd"/>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proofErr w:type="spellStart"/>
            <w:r w:rsidRPr="00CD1819">
              <w:lastRenderedPageBreak/>
              <w:t>Open_Time</w:t>
            </w:r>
            <w:proofErr w:type="spellEnd"/>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proofErr w:type="spellStart"/>
            <w:r w:rsidRPr="00CD1819">
              <w:t>Related_Change</w:t>
            </w:r>
            <w:proofErr w:type="spellEnd"/>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proofErr w:type="spellStart"/>
            <w:r w:rsidRPr="00CD1819">
              <w:t>Related_Interaction</w:t>
            </w:r>
            <w:proofErr w:type="spellEnd"/>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proofErr w:type="spellStart"/>
            <w:r w:rsidRPr="00CD1819">
              <w:t>Reopen_Time</w:t>
            </w:r>
            <w:proofErr w:type="spellEnd"/>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proofErr w:type="spellStart"/>
            <w:r w:rsidRPr="00CD1819">
              <w:t>Resolved_Time</w:t>
            </w:r>
            <w:proofErr w:type="spellEnd"/>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proofErr w:type="spellStart"/>
            <w:r w:rsidRPr="00CD1819">
              <w:t>Service_Component_WBS_aff</w:t>
            </w:r>
            <w:proofErr w:type="spellEnd"/>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proofErr w:type="spellStart"/>
            <w:r w:rsidRPr="00CD1819">
              <w:t>ServiceComp_WBS_CBy</w:t>
            </w:r>
            <w:proofErr w:type="spellEnd"/>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415FC52" w14:textId="77777777" w:rsidR="00CD1819" w:rsidRDefault="00CD1819">
      <w:pPr>
        <w:spacing w:after="200" w:line="276" w:lineRule="auto"/>
        <w:rPr>
          <w:rFonts w:asciiTheme="minorHAnsi" w:eastAsiaTheme="minorEastAsia" w:hAnsiTheme="minorHAnsi" w:cstheme="minorBidi"/>
          <w:kern w:val="24"/>
          <w:sz w:val="22"/>
        </w:rPr>
      </w:pPr>
      <w:r>
        <w:br w:type="page"/>
      </w:r>
    </w:p>
    <w:p w14:paraId="49156E2B" w14:textId="0BA82C8F" w:rsidR="00EC373D" w:rsidRDefault="00EC373D" w:rsidP="00ED731F">
      <w:pPr>
        <w:pStyle w:val="Heading1"/>
      </w:pPr>
      <w:bookmarkStart w:id="78" w:name="_Toc34406894"/>
      <w:r>
        <w:lastRenderedPageBreak/>
        <w:t>Appendi</w:t>
      </w:r>
      <w:r w:rsidR="001200AF">
        <w:t xml:space="preserve">x of Executed </w:t>
      </w:r>
      <w:r w:rsidR="006922DA">
        <w:t xml:space="preserve">Python </w:t>
      </w:r>
      <w:r w:rsidR="001200AF">
        <w:t>Notebooks</w:t>
      </w:r>
      <w:bookmarkEnd w:id="77"/>
      <w:r w:rsidR="006922DA">
        <w:t xml:space="preserve"> and Scripts</w:t>
      </w:r>
      <w:bookmarkEnd w:id="78"/>
    </w:p>
    <w:p w14:paraId="4281AA4A" w14:textId="35F62F92" w:rsidR="00FC6CD3" w:rsidRDefault="00FC6CD3" w:rsidP="00346A6C">
      <w:pPr>
        <w:pStyle w:val="BodyText"/>
      </w:pPr>
      <w:r>
        <w:t xml:space="preserve">The following pages show the content and results generated by the Jupyter Notebooks used throughout this project. </w:t>
      </w:r>
    </w:p>
    <w:tbl>
      <w:tblPr>
        <w:tblStyle w:val="APAReport"/>
        <w:tblW w:w="5000" w:type="pct"/>
        <w:tblLook w:val="04A0" w:firstRow="1" w:lastRow="0" w:firstColumn="1" w:lastColumn="0" w:noHBand="0" w:noVBand="1"/>
      </w:tblPr>
      <w:tblGrid>
        <w:gridCol w:w="1800"/>
        <w:gridCol w:w="3059"/>
        <w:gridCol w:w="3690"/>
        <w:gridCol w:w="811"/>
      </w:tblGrid>
      <w:tr w:rsidR="00FC6CD3" w:rsidRPr="00FC6CD3" w14:paraId="38C3CA2C" w14:textId="77777777" w:rsidTr="00BF06AF">
        <w:trPr>
          <w:cnfStyle w:val="100000000000" w:firstRow="1" w:lastRow="0" w:firstColumn="0" w:lastColumn="0" w:oddVBand="0" w:evenVBand="0" w:oddHBand="0" w:evenHBand="0" w:firstRowFirstColumn="0" w:firstRowLastColumn="0" w:lastRowFirstColumn="0" w:lastRowLastColumn="0"/>
        </w:trPr>
        <w:tc>
          <w:tcPr>
            <w:tcW w:w="962" w:type="pct"/>
          </w:tcPr>
          <w:p w14:paraId="5C18D00B" w14:textId="2124588C" w:rsidR="00FC6CD3" w:rsidRPr="00FC6CD3" w:rsidRDefault="00FC6CD3" w:rsidP="00FC6CD3">
            <w:r>
              <w:t>Report Section</w:t>
            </w:r>
          </w:p>
        </w:tc>
        <w:tc>
          <w:tcPr>
            <w:tcW w:w="1634" w:type="pct"/>
          </w:tcPr>
          <w:p w14:paraId="3EF20F9C" w14:textId="589DA412" w:rsidR="00FC6CD3" w:rsidRPr="00FC6CD3" w:rsidRDefault="00F721F8" w:rsidP="00FC6CD3">
            <w:r>
              <w:t xml:space="preserve">Notebook </w:t>
            </w:r>
            <w:r w:rsidR="00FC6CD3">
              <w:t>Title</w:t>
            </w:r>
          </w:p>
        </w:tc>
        <w:tc>
          <w:tcPr>
            <w:tcW w:w="1971"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BF06AF">
        <w:tc>
          <w:tcPr>
            <w:tcW w:w="962" w:type="pct"/>
          </w:tcPr>
          <w:p w14:paraId="6CD5BABD" w14:textId="2A134912" w:rsidR="00FC6CD3" w:rsidRPr="00FC6CD3" w:rsidRDefault="006922DA" w:rsidP="00FC6CD3">
            <w:r>
              <w:t>3.1.1</w:t>
            </w:r>
          </w:p>
        </w:tc>
        <w:tc>
          <w:tcPr>
            <w:tcW w:w="1634" w:type="pct"/>
          </w:tcPr>
          <w:p w14:paraId="5E69E097" w14:textId="44D86307" w:rsidR="00FC6CD3" w:rsidRPr="00FC6CD3" w:rsidRDefault="00BF06AF" w:rsidP="00FC6CD3">
            <w:r>
              <w:t>01. Exploratory Data Analysis and Preliminary Cleaning</w:t>
            </w:r>
          </w:p>
        </w:tc>
        <w:tc>
          <w:tcPr>
            <w:tcW w:w="1971" w:type="pct"/>
          </w:tcPr>
          <w:p w14:paraId="1ED9EB7B" w14:textId="0AA36008" w:rsidR="00FC6CD3" w:rsidRPr="00FC6CD3" w:rsidRDefault="00BF06AF" w:rsidP="00FC6CD3">
            <w:r>
              <w:t xml:space="preserve">01. </w:t>
            </w:r>
            <w:proofErr w:type="spellStart"/>
            <w:r>
              <w:t>EDA_Detail_Incident.ipynb</w:t>
            </w:r>
            <w:proofErr w:type="spellEnd"/>
          </w:p>
        </w:tc>
        <w:tc>
          <w:tcPr>
            <w:tcW w:w="433" w:type="pct"/>
          </w:tcPr>
          <w:p w14:paraId="292B935E" w14:textId="77777777" w:rsidR="00FC6CD3" w:rsidRPr="00FC6CD3" w:rsidRDefault="00FC6CD3" w:rsidP="00FC6CD3"/>
        </w:tc>
      </w:tr>
      <w:tr w:rsidR="00FC6CD3" w:rsidRPr="00FC6CD3" w14:paraId="25035AC9" w14:textId="77777777" w:rsidTr="00BF06AF">
        <w:trPr>
          <w:trHeight w:val="413"/>
        </w:trPr>
        <w:tc>
          <w:tcPr>
            <w:tcW w:w="962" w:type="pct"/>
          </w:tcPr>
          <w:p w14:paraId="1EC5BE80" w14:textId="5CCA6449" w:rsidR="00FC6CD3" w:rsidRPr="00FC6CD3" w:rsidRDefault="006922DA" w:rsidP="00FC6CD3">
            <w:r>
              <w:t>3.1.2</w:t>
            </w:r>
          </w:p>
        </w:tc>
        <w:tc>
          <w:tcPr>
            <w:tcW w:w="1634" w:type="pct"/>
          </w:tcPr>
          <w:p w14:paraId="2329EAAD" w14:textId="3D29032A" w:rsidR="00FC6CD3" w:rsidRPr="00FC6CD3" w:rsidRDefault="00BF06AF" w:rsidP="00FC6CD3">
            <w:r>
              <w:t>02. Cleaning the Source Data Set</w:t>
            </w:r>
          </w:p>
        </w:tc>
        <w:tc>
          <w:tcPr>
            <w:tcW w:w="1971" w:type="pct"/>
          </w:tcPr>
          <w:p w14:paraId="1A1CAED7" w14:textId="175255E1" w:rsidR="00FC6CD3" w:rsidRPr="00FC6CD3" w:rsidRDefault="00BF06AF" w:rsidP="00FC6CD3">
            <w:r w:rsidRPr="00BF06AF">
              <w:t xml:space="preserve">02. </w:t>
            </w:r>
            <w:proofErr w:type="spellStart"/>
            <w:r w:rsidRPr="00BF06AF">
              <w:t>Cleaning_Detail_Incident.ipynb</w:t>
            </w:r>
            <w:proofErr w:type="spellEnd"/>
          </w:p>
        </w:tc>
        <w:tc>
          <w:tcPr>
            <w:tcW w:w="433" w:type="pct"/>
          </w:tcPr>
          <w:p w14:paraId="596C263A" w14:textId="77777777" w:rsidR="00FC6CD3" w:rsidRPr="00FC6CD3" w:rsidRDefault="00FC6CD3" w:rsidP="00FC6CD3"/>
        </w:tc>
      </w:tr>
      <w:tr w:rsidR="00F721F8" w:rsidRPr="00FC6CD3" w14:paraId="29987BB4" w14:textId="77777777" w:rsidTr="00BF06AF">
        <w:tc>
          <w:tcPr>
            <w:tcW w:w="962" w:type="pct"/>
          </w:tcPr>
          <w:p w14:paraId="03DCA19C" w14:textId="477ACD77" w:rsidR="00F721F8" w:rsidRDefault="006922DA" w:rsidP="00BF06AF">
            <w:r>
              <w:t>3.1.3</w:t>
            </w:r>
          </w:p>
        </w:tc>
        <w:tc>
          <w:tcPr>
            <w:tcW w:w="1634" w:type="pct"/>
          </w:tcPr>
          <w:p w14:paraId="42309AE3" w14:textId="13687B39" w:rsidR="00F721F8" w:rsidRPr="00FC6CD3" w:rsidRDefault="00BF06AF" w:rsidP="00BF06AF">
            <w:r>
              <w:t>03. Creating the Target Variable (</w:t>
            </w:r>
            <w:proofErr w:type="spellStart"/>
            <w:r>
              <w:t>SLAFail</w:t>
            </w:r>
            <w:proofErr w:type="spellEnd"/>
            <w:r>
              <w:t>)</w:t>
            </w:r>
          </w:p>
        </w:tc>
        <w:tc>
          <w:tcPr>
            <w:tcW w:w="1971" w:type="pct"/>
          </w:tcPr>
          <w:p w14:paraId="5DB2DFAA" w14:textId="7F13498D" w:rsidR="00F721F8" w:rsidRPr="00FC6CD3" w:rsidRDefault="00BF06AF" w:rsidP="00BF06AF">
            <w:r w:rsidRPr="00BF06AF">
              <w:t xml:space="preserve">03. </w:t>
            </w:r>
            <w:proofErr w:type="spellStart"/>
            <w:r w:rsidRPr="00BF06AF">
              <w:t>Create_SLAFail.ipynb</w:t>
            </w:r>
            <w:proofErr w:type="spellEnd"/>
          </w:p>
        </w:tc>
        <w:tc>
          <w:tcPr>
            <w:tcW w:w="433" w:type="pct"/>
          </w:tcPr>
          <w:p w14:paraId="323B577F" w14:textId="77777777" w:rsidR="00F721F8" w:rsidRPr="00FC6CD3" w:rsidRDefault="00F721F8" w:rsidP="00BF06AF"/>
        </w:tc>
      </w:tr>
      <w:tr w:rsidR="00F721F8" w:rsidRPr="00FC6CD3" w14:paraId="7870CF0A" w14:textId="77777777" w:rsidTr="00BF06AF">
        <w:tc>
          <w:tcPr>
            <w:tcW w:w="962" w:type="pct"/>
          </w:tcPr>
          <w:p w14:paraId="59CE76B0" w14:textId="189C81F1" w:rsidR="00F721F8" w:rsidRDefault="006922DA" w:rsidP="00BF06AF">
            <w:r>
              <w:t>3.1.4</w:t>
            </w:r>
          </w:p>
        </w:tc>
        <w:tc>
          <w:tcPr>
            <w:tcW w:w="1634" w:type="pct"/>
          </w:tcPr>
          <w:p w14:paraId="60AC3705" w14:textId="25B721FB" w:rsidR="00F721F8" w:rsidRPr="00FC6CD3" w:rsidRDefault="00BF06AF" w:rsidP="00BF06AF">
            <w:r>
              <w:t>04. Final Data Preparation</w:t>
            </w:r>
          </w:p>
        </w:tc>
        <w:tc>
          <w:tcPr>
            <w:tcW w:w="1971" w:type="pct"/>
          </w:tcPr>
          <w:p w14:paraId="49C7A909" w14:textId="2334D0E8" w:rsidR="00F721F8" w:rsidRPr="00FC6CD3" w:rsidRDefault="00BF06AF" w:rsidP="00BF06AF">
            <w:r w:rsidRPr="00BF06AF">
              <w:t xml:space="preserve">04. Final Data </w:t>
            </w:r>
            <w:proofErr w:type="spellStart"/>
            <w:r w:rsidRPr="00BF06AF">
              <w:t>Prep.ipynb</w:t>
            </w:r>
            <w:proofErr w:type="spellEnd"/>
          </w:p>
        </w:tc>
        <w:tc>
          <w:tcPr>
            <w:tcW w:w="433" w:type="pct"/>
          </w:tcPr>
          <w:p w14:paraId="0BAC9F88" w14:textId="77777777" w:rsidR="00F721F8" w:rsidRPr="00FC6CD3" w:rsidRDefault="00F721F8" w:rsidP="00BF06AF"/>
        </w:tc>
      </w:tr>
      <w:tr w:rsidR="00F721F8" w:rsidRPr="00FC6CD3" w14:paraId="15848582" w14:textId="77777777" w:rsidTr="00BF06AF">
        <w:tc>
          <w:tcPr>
            <w:tcW w:w="962" w:type="pct"/>
          </w:tcPr>
          <w:p w14:paraId="63A6DC07" w14:textId="23B63078" w:rsidR="00F721F8" w:rsidRDefault="006922DA" w:rsidP="00FC6CD3">
            <w:r>
              <w:t>4.2.1</w:t>
            </w:r>
          </w:p>
        </w:tc>
        <w:tc>
          <w:tcPr>
            <w:tcW w:w="1634" w:type="pct"/>
          </w:tcPr>
          <w:p w14:paraId="1353D78E" w14:textId="4FFD62B0" w:rsidR="00F721F8" w:rsidRPr="00FC6CD3" w:rsidRDefault="00211D17" w:rsidP="00FC6CD3">
            <w:r w:rsidRPr="00211D17">
              <w:rPr>
                <w:highlight w:val="yellow"/>
              </w:rPr>
              <w:t>Pick the best one as an example</w:t>
            </w:r>
          </w:p>
        </w:tc>
        <w:tc>
          <w:tcPr>
            <w:tcW w:w="1971" w:type="pct"/>
          </w:tcPr>
          <w:p w14:paraId="1281225A" w14:textId="032AFB54" w:rsidR="00F721F8" w:rsidRPr="00FC6CD3" w:rsidRDefault="00F721F8" w:rsidP="00FC6CD3"/>
        </w:tc>
        <w:tc>
          <w:tcPr>
            <w:tcW w:w="433" w:type="pct"/>
          </w:tcPr>
          <w:p w14:paraId="7F0FA045" w14:textId="77777777" w:rsidR="00F721F8" w:rsidRPr="00FC6CD3" w:rsidRDefault="00F721F8" w:rsidP="00FC6CD3"/>
        </w:tc>
      </w:tr>
      <w:tr w:rsidR="00F721F8" w:rsidRPr="00FC6CD3" w14:paraId="001F81B3" w14:textId="77777777" w:rsidTr="00BF06AF">
        <w:tc>
          <w:tcPr>
            <w:tcW w:w="962" w:type="pct"/>
          </w:tcPr>
          <w:p w14:paraId="69018B79" w14:textId="77777777" w:rsidR="00F721F8" w:rsidRDefault="00F721F8" w:rsidP="00FC6CD3"/>
        </w:tc>
        <w:tc>
          <w:tcPr>
            <w:tcW w:w="1634" w:type="pct"/>
          </w:tcPr>
          <w:p w14:paraId="7B509E4F" w14:textId="77777777" w:rsidR="00F721F8" w:rsidRPr="00FC6CD3" w:rsidRDefault="00F721F8" w:rsidP="00FC6CD3"/>
        </w:tc>
        <w:tc>
          <w:tcPr>
            <w:tcW w:w="1971" w:type="pct"/>
          </w:tcPr>
          <w:p w14:paraId="5ED6387B" w14:textId="77777777" w:rsidR="00F721F8" w:rsidRPr="00FC6CD3" w:rsidRDefault="00F721F8" w:rsidP="00FC6CD3"/>
        </w:tc>
        <w:tc>
          <w:tcPr>
            <w:tcW w:w="433" w:type="pct"/>
          </w:tcPr>
          <w:p w14:paraId="5B41A338" w14:textId="77777777" w:rsidR="00F721F8" w:rsidRPr="00FC6CD3" w:rsidRDefault="00F721F8" w:rsidP="00FC6CD3"/>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p>
    <w:p w14:paraId="6AD362E5" w14:textId="03141F02" w:rsidR="00ED731F" w:rsidRDefault="005C60CD" w:rsidP="00346A6C">
      <w:pPr>
        <w:pStyle w:val="Heading2"/>
      </w:pPr>
      <w:bookmarkStart w:id="79" w:name="_Toc34406895"/>
      <w:r>
        <w:lastRenderedPageBreak/>
        <w:t xml:space="preserve">Notebook: </w:t>
      </w:r>
      <w:r w:rsidR="00346A6C">
        <w:t>01. Exploratory Data Analysis and Preliminary Cleaning</w:t>
      </w:r>
      <w:bookmarkEnd w:id="79"/>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55FFFBB1" w14:textId="77777777" w:rsidR="005C60CD" w:rsidRDefault="005C60CD" w:rsidP="00346A6C">
      <w:pPr>
        <w:pStyle w:val="BodyText"/>
        <w:rPr>
          <w:lang w:eastAsia="en-US"/>
        </w:rPr>
        <w:sectPr w:rsidR="005C60CD" w:rsidSect="00346A6C">
          <w:footerReference w:type="default" r:id="rId42"/>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80" w:name="_Toc34406896"/>
      <w:r>
        <w:lastRenderedPageBreak/>
        <w:t>Notebook: 02. Cleaning the Source Data Set</w:t>
      </w:r>
      <w:bookmarkEnd w:id="80"/>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81" w:name="_Toc34406897"/>
      <w:r>
        <w:t>Notebook: 03. Creating the Target Variable (</w:t>
      </w:r>
      <w:proofErr w:type="spellStart"/>
      <w:r>
        <w:t>SLAFail</w:t>
      </w:r>
      <w:proofErr w:type="spellEnd"/>
      <w:r>
        <w:t>)</w:t>
      </w:r>
      <w:bookmarkEnd w:id="81"/>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w:t>
      </w:r>
      <w:proofErr w:type="spellStart"/>
      <w:r>
        <w:t>SLAFail</w:t>
      </w:r>
      <w:proofErr w:type="spellEnd"/>
      <w:r>
        <w:t>)</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82" w:name="_Toc34406898"/>
      <w:r>
        <w:lastRenderedPageBreak/>
        <w:t xml:space="preserve">Notebook: </w:t>
      </w:r>
      <w:r w:rsidR="005C60CD">
        <w:t>04. Final Data Preparation</w:t>
      </w:r>
      <w:bookmarkEnd w:id="82"/>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68A1F0C4" w14:textId="08B312B4" w:rsidR="00BE0B8B" w:rsidRDefault="00BE0B8B" w:rsidP="00BE0B8B">
      <w:pPr>
        <w:pStyle w:val="Heading2"/>
      </w:pPr>
      <w:bookmarkStart w:id="83" w:name="_Toc34406899"/>
      <w:r>
        <w:lastRenderedPageBreak/>
        <w:t>Notebook: 04.5 Correlations</w:t>
      </w:r>
      <w:bookmarkEnd w:id="83"/>
    </w:p>
    <w:p w14:paraId="279E8A03" w14:textId="77777777" w:rsidR="00BE0B8B" w:rsidRDefault="00BE0B8B" w:rsidP="00BE0B8B">
      <w:pPr>
        <w:pStyle w:val="BodyText"/>
        <w:rPr>
          <w:lang w:eastAsia="en-US"/>
        </w:rPr>
      </w:pPr>
      <w:r>
        <w:rPr>
          <w:lang w:eastAsia="en-US"/>
        </w:rPr>
        <w:t>Output from executed notebook begins on the next page.</w:t>
      </w:r>
    </w:p>
    <w:p w14:paraId="082163C5" w14:textId="77777777" w:rsidR="00BE0B8B" w:rsidRDefault="00BE0B8B" w:rsidP="00BE0B8B">
      <w:pPr>
        <w:spacing w:after="200" w:line="276" w:lineRule="auto"/>
        <w:rPr>
          <w:rFonts w:asciiTheme="minorHAnsi" w:eastAsiaTheme="minorEastAsia" w:hAnsiTheme="minorHAnsi" w:cstheme="minorBidi"/>
          <w:kern w:val="24"/>
          <w:sz w:val="22"/>
        </w:rPr>
      </w:pPr>
      <w:r>
        <w:br w:type="page"/>
      </w:r>
    </w:p>
    <w:p w14:paraId="03FD2568" w14:textId="4EE85101" w:rsidR="00BE0B8B" w:rsidRDefault="00BE0B8B" w:rsidP="00BE0B8B">
      <w:pPr>
        <w:pStyle w:val="MessageHeader"/>
      </w:pPr>
      <w:r>
        <w:rPr>
          <w:lang w:eastAsia="en-US"/>
        </w:rPr>
        <w:lastRenderedPageBreak/>
        <w:t xml:space="preserve">INSERT </w:t>
      </w:r>
      <w:r>
        <w:t>04.5 Correlations</w:t>
      </w:r>
    </w:p>
    <w:p w14:paraId="2190BA09" w14:textId="77777777" w:rsidR="00BE0B8B" w:rsidRPr="00EE45EA" w:rsidRDefault="00BE0B8B" w:rsidP="00BE0B8B">
      <w:pPr>
        <w:spacing w:after="200" w:line="276" w:lineRule="auto"/>
        <w:rPr>
          <w:rFonts w:asciiTheme="minorHAnsi" w:eastAsiaTheme="minorEastAsia" w:hAnsiTheme="minorHAnsi" w:cstheme="minorBidi"/>
          <w:kern w:val="24"/>
          <w:sz w:val="22"/>
          <w:lang w:eastAsia="ja-JP"/>
        </w:rPr>
      </w:pPr>
    </w:p>
    <w:p w14:paraId="483DA809" w14:textId="77777777" w:rsidR="00BE0B8B" w:rsidRDefault="00BE0B8B" w:rsidP="00BE0B8B">
      <w:pPr>
        <w:pStyle w:val="BodyText"/>
      </w:pPr>
    </w:p>
    <w:p w14:paraId="00644707" w14:textId="77777777" w:rsidR="00BE0B8B" w:rsidRDefault="00BE0B8B" w:rsidP="00BE0B8B">
      <w:pPr>
        <w:pStyle w:val="BodyText"/>
        <w:sectPr w:rsidR="00BE0B8B"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bookmarkStart w:id="84" w:name="_Toc34406900"/>
      <w:r>
        <w:lastRenderedPageBreak/>
        <w:t xml:space="preserve">Notebook: </w:t>
      </w:r>
      <w:r w:rsidRPr="00EE45EA">
        <w:t>05.01.c Bare Bones Analysis Using a Weight of Evidence Encoder</w:t>
      </w:r>
      <w:bookmarkEnd w:id="84"/>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4953453F" w:rsidR="00211D17" w:rsidRDefault="00EE45EA" w:rsidP="00EE45EA">
      <w:pPr>
        <w:pStyle w:val="MessageHeader"/>
      </w:pPr>
      <w:r>
        <w:lastRenderedPageBreak/>
        <w:t xml:space="preserve">Insert </w:t>
      </w:r>
      <w:r w:rsidRPr="00EE45EA">
        <w:t xml:space="preserve">05.01.c Bare Bones Analysis WOE </w:t>
      </w:r>
      <w:proofErr w:type="spellStart"/>
      <w:r w:rsidRPr="00EE45EA">
        <w:t>Encoder.ipynb</w:t>
      </w:r>
      <w:proofErr w:type="spellEnd"/>
    </w:p>
    <w:p w14:paraId="48CC1D87" w14:textId="77777777" w:rsidR="000B08C5" w:rsidRDefault="000B08C5" w:rsidP="000B08C5">
      <w:pPr>
        <w:pStyle w:val="BodyText"/>
      </w:pPr>
    </w:p>
    <w:p w14:paraId="5995939E" w14:textId="77777777" w:rsidR="000B08C5" w:rsidRDefault="000B08C5" w:rsidP="000B08C5">
      <w:pPr>
        <w:pStyle w:val="BodyText"/>
        <w:sectPr w:rsidR="000B08C5" w:rsidSect="00346A6C">
          <w:pgSz w:w="12240" w:h="15840"/>
          <w:pgMar w:top="1440" w:right="1440" w:bottom="1440" w:left="1440" w:header="720" w:footer="720" w:gutter="0"/>
          <w:pgNumType w:start="1" w:chapStyle="2"/>
          <w:cols w:space="720"/>
          <w:docGrid w:linePitch="360"/>
        </w:sectPr>
      </w:pPr>
    </w:p>
    <w:p w14:paraId="5A4CEA7D" w14:textId="77777777" w:rsidR="000B08C5" w:rsidRDefault="000B08C5" w:rsidP="000B08C5">
      <w:pPr>
        <w:pStyle w:val="Heading2"/>
      </w:pPr>
      <w:bookmarkStart w:id="85" w:name="_Toc34406901"/>
      <w:r>
        <w:lastRenderedPageBreak/>
        <w:t xml:space="preserve">Notebook: </w:t>
      </w:r>
      <w:r w:rsidRPr="00EE45EA">
        <w:t>05.01.c Bare Bones Analysis Using a Weight of Evidence Encoder</w:t>
      </w:r>
      <w:bookmarkEnd w:id="85"/>
    </w:p>
    <w:p w14:paraId="53CCB24C" w14:textId="77777777" w:rsidR="000B08C5" w:rsidRDefault="000B08C5" w:rsidP="000B08C5">
      <w:pPr>
        <w:pStyle w:val="BodyText"/>
        <w:rPr>
          <w:lang w:eastAsia="en-US"/>
        </w:rPr>
      </w:pPr>
      <w:r>
        <w:rPr>
          <w:lang w:eastAsia="en-US"/>
        </w:rPr>
        <w:t>Output from executed notebook begins on the next page.</w:t>
      </w:r>
    </w:p>
    <w:p w14:paraId="6EE0F53C" w14:textId="77777777" w:rsidR="000B08C5" w:rsidRDefault="000B08C5" w:rsidP="000B08C5">
      <w:pPr>
        <w:spacing w:after="200" w:line="276" w:lineRule="auto"/>
        <w:rPr>
          <w:rFonts w:asciiTheme="minorHAnsi" w:eastAsiaTheme="minorEastAsia" w:hAnsiTheme="minorHAnsi" w:cstheme="minorBidi"/>
          <w:kern w:val="24"/>
          <w:sz w:val="22"/>
        </w:rPr>
      </w:pPr>
      <w:r>
        <w:br w:type="page"/>
      </w:r>
    </w:p>
    <w:p w14:paraId="472CE0A7" w14:textId="7CD58C87" w:rsidR="000B08C5" w:rsidRPr="005C60CD" w:rsidRDefault="000B08C5" w:rsidP="000B08C5">
      <w:pPr>
        <w:pStyle w:val="MessageHeader"/>
      </w:pPr>
      <w:r>
        <w:lastRenderedPageBreak/>
        <w:t xml:space="preserve">Insert </w:t>
      </w:r>
      <w:r w:rsidRPr="00EE45EA">
        <w:t>05.</w:t>
      </w:r>
      <w:proofErr w:type="gramStart"/>
      <w:r w:rsidRPr="00EE45EA">
        <w:t>0</w:t>
      </w:r>
      <w:r>
        <w:t>2</w:t>
      </w:r>
      <w:r w:rsidRPr="00EE45EA">
        <w:t>.</w:t>
      </w:r>
      <w:r>
        <w:t>a</w:t>
      </w:r>
      <w:proofErr w:type="gramEnd"/>
      <w:r w:rsidRPr="00EE45EA">
        <w:t xml:space="preserve"> </w:t>
      </w:r>
      <w:r>
        <w:t xml:space="preserve">Feature Selection </w:t>
      </w:r>
      <w:proofErr w:type="spellStart"/>
      <w:r>
        <w:t>KBest</w:t>
      </w:r>
      <w:proofErr w:type="spellEnd"/>
      <w:r>
        <w:t xml:space="preserve"> with </w:t>
      </w:r>
      <w:proofErr w:type="spellStart"/>
      <w:r>
        <w:t>f_classif</w:t>
      </w:r>
      <w:r w:rsidRPr="00EE45EA">
        <w:t>.ipynb</w:t>
      </w:r>
      <w:proofErr w:type="spellEnd"/>
    </w:p>
    <w:p w14:paraId="1A945D4D" w14:textId="77777777" w:rsidR="000B08C5" w:rsidRPr="005C60CD" w:rsidRDefault="000B08C5" w:rsidP="000B08C5"/>
    <w:sectPr w:rsidR="000B08C5" w:rsidRPr="005C60CD" w:rsidSect="00346A6C">
      <w:pgSz w:w="12240" w:h="15840"/>
      <w:pgMar w:top="1440" w:right="1440" w:bottom="1440" w:left="1440" w:header="720" w:footer="720" w:gutter="0"/>
      <w:pgNumType w:start="1" w:chapStyle="2"/>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4" w:author="Carolyn M. Hennings" w:date="2020-03-07T10:37:00Z" w:initials="CMH">
    <w:p w14:paraId="18FF5E9C" w14:textId="77777777" w:rsidR="00FA6E44" w:rsidRPr="00AE2D77" w:rsidRDefault="00FA6E44" w:rsidP="00AE2D77">
      <w:pPr>
        <w:shd w:val="clear" w:color="auto" w:fill="FFFFFF"/>
        <w:spacing w:before="240" w:after="300" w:line="384" w:lineRule="atLeast"/>
        <w:rPr>
          <w:rFonts w:ascii="Source Sans Pro" w:hAnsi="Source Sans Pro"/>
          <w:color w:val="000000"/>
        </w:rPr>
      </w:pPr>
      <w:r>
        <w:rPr>
          <w:rStyle w:val="CommentReference"/>
        </w:rPr>
        <w:annotationRef/>
      </w:r>
      <w:r w:rsidRPr="00AE2D77">
        <w:rPr>
          <w:rFonts w:ascii="Source Sans Pro" w:hAnsi="Source Sans Pro"/>
          <w:color w:val="000000"/>
        </w:rPr>
        <w:t>Of core importance is the following question: </w:t>
      </w:r>
      <w:r w:rsidRPr="00AE2D77">
        <w:rPr>
          <w:rFonts w:ascii="Source Sans Pro" w:hAnsi="Source Sans Pro"/>
          <w:i/>
          <w:iCs/>
          <w:color w:val="000000"/>
        </w:rPr>
        <w:t>if our estimator is underperforming, how should we move forward?</w:t>
      </w:r>
      <w:r w:rsidRPr="00AE2D77">
        <w:rPr>
          <w:rFonts w:ascii="Source Sans Pro" w:hAnsi="Source Sans Pro"/>
          <w:color w:val="000000"/>
        </w:rPr>
        <w:t xml:space="preserve"> There are several </w:t>
      </w:r>
      <w:proofErr w:type="gramStart"/>
      <w:r w:rsidRPr="00AE2D77">
        <w:rPr>
          <w:rFonts w:ascii="Source Sans Pro" w:hAnsi="Source Sans Pro"/>
          <w:color w:val="000000"/>
        </w:rPr>
        <w:t>possible answers</w:t>
      </w:r>
      <w:proofErr w:type="gramEnd"/>
      <w:r w:rsidRPr="00AE2D77">
        <w:rPr>
          <w:rFonts w:ascii="Source Sans Pro" w:hAnsi="Source Sans Pro"/>
          <w:color w:val="000000"/>
        </w:rPr>
        <w:t>:</w:t>
      </w:r>
    </w:p>
    <w:p w14:paraId="17DD440A" w14:textId="77777777" w:rsidR="00FA6E44" w:rsidRPr="00AE2D77" w:rsidRDefault="00FA6E44" w:rsidP="00AE2D77">
      <w:pPr>
        <w:numPr>
          <w:ilvl w:val="0"/>
          <w:numId w:val="29"/>
        </w:numPr>
        <w:shd w:val="clear" w:color="auto" w:fill="FFFFFF"/>
        <w:spacing w:before="100" w:beforeAutospacing="1" w:after="100" w:afterAutospacing="1" w:line="384" w:lineRule="atLeast"/>
        <w:rPr>
          <w:rFonts w:ascii="Source Sans Pro" w:hAnsi="Source Sans Pro"/>
          <w:color w:val="000000"/>
        </w:rPr>
      </w:pPr>
      <w:r w:rsidRPr="00AE2D77">
        <w:rPr>
          <w:rFonts w:ascii="Source Sans Pro" w:hAnsi="Source Sans Pro"/>
          <w:color w:val="000000"/>
        </w:rPr>
        <w:t>Use a more complicated/more flexible model</w:t>
      </w:r>
    </w:p>
    <w:p w14:paraId="1E880468" w14:textId="77777777" w:rsidR="00FA6E44" w:rsidRPr="00AE2D77" w:rsidRDefault="00FA6E44" w:rsidP="00AE2D77">
      <w:pPr>
        <w:numPr>
          <w:ilvl w:val="0"/>
          <w:numId w:val="29"/>
        </w:numPr>
        <w:shd w:val="clear" w:color="auto" w:fill="FFFFFF"/>
        <w:spacing w:before="100" w:beforeAutospacing="1" w:after="100" w:afterAutospacing="1" w:line="384" w:lineRule="atLeast"/>
        <w:rPr>
          <w:rFonts w:ascii="Source Sans Pro" w:hAnsi="Source Sans Pro"/>
          <w:color w:val="000000"/>
        </w:rPr>
      </w:pPr>
      <w:r w:rsidRPr="00AE2D77">
        <w:rPr>
          <w:rFonts w:ascii="Source Sans Pro" w:hAnsi="Source Sans Pro"/>
          <w:color w:val="000000"/>
        </w:rPr>
        <w:t>Use a less complicated/less flexible model</w:t>
      </w:r>
    </w:p>
    <w:p w14:paraId="631DDC47" w14:textId="77777777" w:rsidR="00FA6E44" w:rsidRPr="00AE2D77" w:rsidRDefault="00FA6E44" w:rsidP="00AE2D77">
      <w:pPr>
        <w:numPr>
          <w:ilvl w:val="0"/>
          <w:numId w:val="29"/>
        </w:numPr>
        <w:shd w:val="clear" w:color="auto" w:fill="FFFFFF"/>
        <w:spacing w:before="100" w:beforeAutospacing="1" w:after="100" w:afterAutospacing="1" w:line="384" w:lineRule="atLeast"/>
        <w:rPr>
          <w:rFonts w:ascii="Source Sans Pro" w:hAnsi="Source Sans Pro"/>
          <w:color w:val="000000"/>
        </w:rPr>
      </w:pPr>
      <w:r w:rsidRPr="00AE2D77">
        <w:rPr>
          <w:rFonts w:ascii="Source Sans Pro" w:hAnsi="Source Sans Pro"/>
          <w:color w:val="000000"/>
        </w:rPr>
        <w:t>Gather more training samples</w:t>
      </w:r>
    </w:p>
    <w:p w14:paraId="0B98691C" w14:textId="77777777" w:rsidR="00FA6E44" w:rsidRPr="00AE2D77" w:rsidRDefault="00FA6E44" w:rsidP="00AE2D77">
      <w:pPr>
        <w:numPr>
          <w:ilvl w:val="0"/>
          <w:numId w:val="29"/>
        </w:numPr>
        <w:shd w:val="clear" w:color="auto" w:fill="FFFFFF"/>
        <w:spacing w:before="100" w:beforeAutospacing="1" w:after="100" w:afterAutospacing="1" w:line="384" w:lineRule="atLeast"/>
        <w:rPr>
          <w:rFonts w:ascii="Source Sans Pro" w:hAnsi="Source Sans Pro"/>
          <w:color w:val="000000"/>
        </w:rPr>
      </w:pPr>
      <w:r w:rsidRPr="00AE2D77">
        <w:rPr>
          <w:rFonts w:ascii="Source Sans Pro" w:hAnsi="Source Sans Pro"/>
          <w:color w:val="000000"/>
        </w:rPr>
        <w:t>Gather more data to add features to each sample</w:t>
      </w:r>
    </w:p>
    <w:p w14:paraId="71051E6D" w14:textId="77777777" w:rsidR="00FA6E44" w:rsidRPr="00AE2D77" w:rsidRDefault="00FA6E44" w:rsidP="00AE2D77">
      <w:pPr>
        <w:shd w:val="clear" w:color="auto" w:fill="FFFFFF"/>
        <w:spacing w:before="240" w:after="300" w:line="384" w:lineRule="atLeast"/>
        <w:rPr>
          <w:rFonts w:ascii="Source Sans Pro" w:hAnsi="Source Sans Pro"/>
          <w:color w:val="000000"/>
        </w:rPr>
      </w:pPr>
      <w:r w:rsidRPr="00AE2D77">
        <w:rPr>
          <w:rFonts w:ascii="Source Sans Pro" w:hAnsi="Source Sans Pro"/>
          <w:color w:val="000000"/>
        </w:rPr>
        <w:t xml:space="preserve">The answer to this question is often counter-intuitive. In particular, sometimes using a more complicated model will give worse </w:t>
      </w:r>
      <w:proofErr w:type="gramStart"/>
      <w:r w:rsidRPr="00AE2D77">
        <w:rPr>
          <w:rFonts w:ascii="Source Sans Pro" w:hAnsi="Source Sans Pro"/>
          <w:color w:val="000000"/>
        </w:rPr>
        <w:t>results, and</w:t>
      </w:r>
      <w:proofErr w:type="gramEnd"/>
      <w:r w:rsidRPr="00AE2D77">
        <w:rPr>
          <w:rFonts w:ascii="Source Sans Pro" w:hAnsi="Source Sans Pro"/>
          <w:color w:val="000000"/>
        </w:rPr>
        <w:t xml:space="preserve"> adding more training samples may not improve your results! The ability to determine what steps will improve your model is what separates the successful machine learning practitioners from the unsuccessful.</w:t>
      </w:r>
    </w:p>
    <w:p w14:paraId="09680205" w14:textId="6C6D31D5" w:rsidR="00FA6E44" w:rsidRDefault="00FA6E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6802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680205" w16cid:durableId="220DF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79560" w14:textId="77777777" w:rsidR="008B68E5" w:rsidRDefault="008B68E5" w:rsidP="00A41330">
      <w:r>
        <w:separator/>
      </w:r>
    </w:p>
    <w:p w14:paraId="439A23DF" w14:textId="77777777" w:rsidR="008B68E5" w:rsidRDefault="008B68E5"/>
  </w:endnote>
  <w:endnote w:type="continuationSeparator" w:id="0">
    <w:p w14:paraId="5369FFF8" w14:textId="77777777" w:rsidR="008B68E5" w:rsidRDefault="008B68E5" w:rsidP="00A41330">
      <w:r>
        <w:continuationSeparator/>
      </w:r>
    </w:p>
    <w:p w14:paraId="248DA3F0" w14:textId="77777777" w:rsidR="008B68E5" w:rsidRDefault="008B68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Content>
      <w:p w14:paraId="0A90752C" w14:textId="77777777" w:rsidR="00FA6E44" w:rsidRDefault="00FA6E44"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FA6E44" w:rsidRDefault="00FA6E44"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07E8C100" w:rsidR="00FA6E44" w:rsidRDefault="00FA6E44" w:rsidP="00A41330">
    <w:pPr>
      <w:pStyle w:val="Footer"/>
    </w:pPr>
    <w:r>
      <w:t>Carolyn M. Hennings</w:t>
    </w:r>
    <w:r w:rsidRPr="00A41330">
      <w:tab/>
    </w:r>
    <w:r w:rsidRPr="005A419C">
      <w:rPr>
        <w:highlight w:val="yellow"/>
      </w:rPr>
      <w:t>TBD</w:t>
    </w:r>
    <w:r w:rsidRPr="00A41330">
      <w:tab/>
    </w:r>
    <w:sdt>
      <w:sdtPr>
        <w:rPr>
          <w:rStyle w:val="PageNumber"/>
        </w:rPr>
        <w:id w:val="1539860316"/>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77777777" w:rsidR="00FA6E44" w:rsidRDefault="00FA6E44" w:rsidP="00A41330">
    <w:pPr>
      <w:pStyle w:val="Footer"/>
    </w:pPr>
    <w:r>
      <w:t>Carolyn M. Hennings</w:t>
    </w:r>
    <w:r w:rsidRPr="00A41330">
      <w:tab/>
    </w:r>
    <w:r w:rsidRPr="005A419C">
      <w:rPr>
        <w:highlight w:val="yellow"/>
      </w:rPr>
      <w:t>TBD</w:t>
    </w:r>
    <w:r w:rsidRPr="00A41330">
      <w:tab/>
    </w:r>
    <w:sdt>
      <w:sdtPr>
        <w:rPr>
          <w:rStyle w:val="PageNumber"/>
        </w:rPr>
        <w:id w:val="233745734"/>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0FABA" w14:textId="77777777" w:rsidR="008B68E5" w:rsidRDefault="008B68E5" w:rsidP="00A41330">
      <w:r>
        <w:separator/>
      </w:r>
    </w:p>
    <w:p w14:paraId="145F8D96" w14:textId="77777777" w:rsidR="008B68E5" w:rsidRDefault="008B68E5"/>
  </w:footnote>
  <w:footnote w:type="continuationSeparator" w:id="0">
    <w:p w14:paraId="6D168624" w14:textId="77777777" w:rsidR="008B68E5" w:rsidRDefault="008B68E5" w:rsidP="00A41330">
      <w:r>
        <w:continuationSeparator/>
      </w:r>
    </w:p>
    <w:p w14:paraId="14251289" w14:textId="77777777" w:rsidR="008B68E5" w:rsidRDefault="008B68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FA6E44" w:rsidRPr="00A41330" w:rsidRDefault="00FA6E44"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FA6E44" w:rsidRDefault="00FA6E44">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6A2933"/>
    <w:multiLevelType w:val="multilevel"/>
    <w:tmpl w:val="6FE06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F8547D1"/>
    <w:multiLevelType w:val="hybridMultilevel"/>
    <w:tmpl w:val="E3EE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18"/>
  </w:num>
  <w:num w:numId="21">
    <w:abstractNumId w:val="10"/>
  </w:num>
  <w:num w:numId="22">
    <w:abstractNumId w:val="12"/>
  </w:num>
  <w:num w:numId="23">
    <w:abstractNumId w:val="17"/>
  </w:num>
  <w:num w:numId="24">
    <w:abstractNumId w:val="11"/>
  </w:num>
  <w:num w:numId="25">
    <w:abstractNumId w:val="23"/>
  </w:num>
  <w:num w:numId="26">
    <w:abstractNumId w:val="20"/>
  </w:num>
  <w:num w:numId="27">
    <w:abstractNumId w:val="16"/>
  </w:num>
  <w:num w:numId="28">
    <w:abstractNumId w:val="21"/>
  </w:num>
  <w:num w:numId="29">
    <w:abstractNumId w:val="14"/>
  </w:num>
  <w:num w:numId="30">
    <w:abstractNumId w:val="2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olyn M. Hennings">
    <w15:presenceInfo w15:providerId="AD" w15:userId="S::cmh@cmhstudies.onmicrosoft.com::048291a7-c962-4f42-867b-820d7dfb7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attachedTemplate r:id="rId1"/>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2D0D"/>
    <w:rsid w:val="00085C52"/>
    <w:rsid w:val="000928A0"/>
    <w:rsid w:val="000929E5"/>
    <w:rsid w:val="000A2095"/>
    <w:rsid w:val="000A23C6"/>
    <w:rsid w:val="000A2581"/>
    <w:rsid w:val="000A6CB6"/>
    <w:rsid w:val="000B08C5"/>
    <w:rsid w:val="000B5123"/>
    <w:rsid w:val="000C38F8"/>
    <w:rsid w:val="000C3FAF"/>
    <w:rsid w:val="000C48E1"/>
    <w:rsid w:val="000D2D5A"/>
    <w:rsid w:val="000D39FC"/>
    <w:rsid w:val="000E6945"/>
    <w:rsid w:val="000F039E"/>
    <w:rsid w:val="000F15BE"/>
    <w:rsid w:val="000F4FAB"/>
    <w:rsid w:val="00104015"/>
    <w:rsid w:val="001130B7"/>
    <w:rsid w:val="00113987"/>
    <w:rsid w:val="00115FC0"/>
    <w:rsid w:val="00115FE2"/>
    <w:rsid w:val="001173EC"/>
    <w:rsid w:val="001200AF"/>
    <w:rsid w:val="00123B38"/>
    <w:rsid w:val="00126D17"/>
    <w:rsid w:val="0013180D"/>
    <w:rsid w:val="00131DF5"/>
    <w:rsid w:val="001327FF"/>
    <w:rsid w:val="0013528B"/>
    <w:rsid w:val="00137038"/>
    <w:rsid w:val="00137284"/>
    <w:rsid w:val="001375FE"/>
    <w:rsid w:val="001432E9"/>
    <w:rsid w:val="001439B7"/>
    <w:rsid w:val="00143AFD"/>
    <w:rsid w:val="001463C2"/>
    <w:rsid w:val="00147989"/>
    <w:rsid w:val="001500DC"/>
    <w:rsid w:val="00160560"/>
    <w:rsid w:val="00163916"/>
    <w:rsid w:val="00166E2E"/>
    <w:rsid w:val="00172F6A"/>
    <w:rsid w:val="001744B3"/>
    <w:rsid w:val="00174870"/>
    <w:rsid w:val="00175C82"/>
    <w:rsid w:val="00183670"/>
    <w:rsid w:val="00183EAD"/>
    <w:rsid w:val="00184F7D"/>
    <w:rsid w:val="00187630"/>
    <w:rsid w:val="00191E84"/>
    <w:rsid w:val="0019433B"/>
    <w:rsid w:val="001A202A"/>
    <w:rsid w:val="001B2095"/>
    <w:rsid w:val="001B35AF"/>
    <w:rsid w:val="001C72F6"/>
    <w:rsid w:val="001D45D5"/>
    <w:rsid w:val="001E238A"/>
    <w:rsid w:val="001E2D1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C2DB1"/>
    <w:rsid w:val="002C4F06"/>
    <w:rsid w:val="002C652F"/>
    <w:rsid w:val="002C69AE"/>
    <w:rsid w:val="002D2426"/>
    <w:rsid w:val="002D7452"/>
    <w:rsid w:val="002E313B"/>
    <w:rsid w:val="002E79B3"/>
    <w:rsid w:val="002F74D9"/>
    <w:rsid w:val="00305742"/>
    <w:rsid w:val="00310A72"/>
    <w:rsid w:val="0031524E"/>
    <w:rsid w:val="00316D40"/>
    <w:rsid w:val="00320080"/>
    <w:rsid w:val="00323875"/>
    <w:rsid w:val="00323C51"/>
    <w:rsid w:val="00334A70"/>
    <w:rsid w:val="003371C9"/>
    <w:rsid w:val="003372CA"/>
    <w:rsid w:val="00340A0F"/>
    <w:rsid w:val="00341F7A"/>
    <w:rsid w:val="003467CE"/>
    <w:rsid w:val="00346A6C"/>
    <w:rsid w:val="00351858"/>
    <w:rsid w:val="00356F60"/>
    <w:rsid w:val="00357B32"/>
    <w:rsid w:val="00365076"/>
    <w:rsid w:val="003825FF"/>
    <w:rsid w:val="003835AF"/>
    <w:rsid w:val="00384281"/>
    <w:rsid w:val="00391358"/>
    <w:rsid w:val="00391A24"/>
    <w:rsid w:val="00392118"/>
    <w:rsid w:val="00392634"/>
    <w:rsid w:val="003A3AFD"/>
    <w:rsid w:val="003B3E65"/>
    <w:rsid w:val="003B439D"/>
    <w:rsid w:val="003B4A16"/>
    <w:rsid w:val="003B723E"/>
    <w:rsid w:val="003B7A6F"/>
    <w:rsid w:val="003C2F2C"/>
    <w:rsid w:val="003C50D1"/>
    <w:rsid w:val="003D0054"/>
    <w:rsid w:val="003D3476"/>
    <w:rsid w:val="003D445F"/>
    <w:rsid w:val="003D4E13"/>
    <w:rsid w:val="003D53D2"/>
    <w:rsid w:val="003E0B5B"/>
    <w:rsid w:val="003E39B4"/>
    <w:rsid w:val="003F4C93"/>
    <w:rsid w:val="00404DEE"/>
    <w:rsid w:val="00405A3C"/>
    <w:rsid w:val="0041291E"/>
    <w:rsid w:val="00415F84"/>
    <w:rsid w:val="00416D9B"/>
    <w:rsid w:val="00417BA0"/>
    <w:rsid w:val="004205E1"/>
    <w:rsid w:val="004206EF"/>
    <w:rsid w:val="00421514"/>
    <w:rsid w:val="00423507"/>
    <w:rsid w:val="0042746B"/>
    <w:rsid w:val="0043137B"/>
    <w:rsid w:val="00433FE3"/>
    <w:rsid w:val="004379D0"/>
    <w:rsid w:val="00440162"/>
    <w:rsid w:val="00443451"/>
    <w:rsid w:val="00443A7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E18AF"/>
    <w:rsid w:val="004E2EFC"/>
    <w:rsid w:val="004F3C72"/>
    <w:rsid w:val="004F679D"/>
    <w:rsid w:val="004F6A8C"/>
    <w:rsid w:val="004F6AF9"/>
    <w:rsid w:val="004F6BF7"/>
    <w:rsid w:val="005018AD"/>
    <w:rsid w:val="00511877"/>
    <w:rsid w:val="00511A5B"/>
    <w:rsid w:val="00514783"/>
    <w:rsid w:val="00517427"/>
    <w:rsid w:val="00517879"/>
    <w:rsid w:val="00521878"/>
    <w:rsid w:val="00525933"/>
    <w:rsid w:val="0052695E"/>
    <w:rsid w:val="00535CBF"/>
    <w:rsid w:val="00540998"/>
    <w:rsid w:val="00546BB5"/>
    <w:rsid w:val="00552416"/>
    <w:rsid w:val="00555CEB"/>
    <w:rsid w:val="00566120"/>
    <w:rsid w:val="00566466"/>
    <w:rsid w:val="00572314"/>
    <w:rsid w:val="005727C2"/>
    <w:rsid w:val="0057738D"/>
    <w:rsid w:val="00577F68"/>
    <w:rsid w:val="00581908"/>
    <w:rsid w:val="00586351"/>
    <w:rsid w:val="005913F7"/>
    <w:rsid w:val="005A3BB3"/>
    <w:rsid w:val="005A419C"/>
    <w:rsid w:val="005A6092"/>
    <w:rsid w:val="005B1E85"/>
    <w:rsid w:val="005B20F7"/>
    <w:rsid w:val="005B28CD"/>
    <w:rsid w:val="005B3D32"/>
    <w:rsid w:val="005B4B96"/>
    <w:rsid w:val="005B573C"/>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922DA"/>
    <w:rsid w:val="0069342B"/>
    <w:rsid w:val="0069643A"/>
    <w:rsid w:val="006A23AD"/>
    <w:rsid w:val="006A3657"/>
    <w:rsid w:val="006A652B"/>
    <w:rsid w:val="006A7204"/>
    <w:rsid w:val="006B7DCD"/>
    <w:rsid w:val="006C5B92"/>
    <w:rsid w:val="006D3BA4"/>
    <w:rsid w:val="006E524F"/>
    <w:rsid w:val="006E578B"/>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FAC"/>
    <w:rsid w:val="007C66DD"/>
    <w:rsid w:val="007D0E4F"/>
    <w:rsid w:val="007D0E9F"/>
    <w:rsid w:val="007D2A4D"/>
    <w:rsid w:val="007D560B"/>
    <w:rsid w:val="007D79E6"/>
    <w:rsid w:val="007E160C"/>
    <w:rsid w:val="007E2D12"/>
    <w:rsid w:val="007E4D68"/>
    <w:rsid w:val="007E54AD"/>
    <w:rsid w:val="00801CB3"/>
    <w:rsid w:val="008022E8"/>
    <w:rsid w:val="008026A2"/>
    <w:rsid w:val="008037A9"/>
    <w:rsid w:val="0080401F"/>
    <w:rsid w:val="00806112"/>
    <w:rsid w:val="00806AF9"/>
    <w:rsid w:val="00824428"/>
    <w:rsid w:val="0082576F"/>
    <w:rsid w:val="00827661"/>
    <w:rsid w:val="00836E8A"/>
    <w:rsid w:val="00837A4A"/>
    <w:rsid w:val="008400AB"/>
    <w:rsid w:val="00840106"/>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5947"/>
    <w:rsid w:val="00886A92"/>
    <w:rsid w:val="00892E78"/>
    <w:rsid w:val="00897603"/>
    <w:rsid w:val="008978D3"/>
    <w:rsid w:val="008A1792"/>
    <w:rsid w:val="008A1885"/>
    <w:rsid w:val="008A2E6C"/>
    <w:rsid w:val="008A72C7"/>
    <w:rsid w:val="008B446F"/>
    <w:rsid w:val="008B68E5"/>
    <w:rsid w:val="008B6E2C"/>
    <w:rsid w:val="008C61A4"/>
    <w:rsid w:val="008C7216"/>
    <w:rsid w:val="008D1CBC"/>
    <w:rsid w:val="008D6722"/>
    <w:rsid w:val="008E2DB2"/>
    <w:rsid w:val="008E4755"/>
    <w:rsid w:val="008F5A76"/>
    <w:rsid w:val="008F5C43"/>
    <w:rsid w:val="00906F07"/>
    <w:rsid w:val="00907009"/>
    <w:rsid w:val="00907EEF"/>
    <w:rsid w:val="009111B2"/>
    <w:rsid w:val="00915BA0"/>
    <w:rsid w:val="00916FE7"/>
    <w:rsid w:val="00922C06"/>
    <w:rsid w:val="00925C22"/>
    <w:rsid w:val="00933F54"/>
    <w:rsid w:val="00935742"/>
    <w:rsid w:val="00937757"/>
    <w:rsid w:val="00943326"/>
    <w:rsid w:val="00943969"/>
    <w:rsid w:val="00950218"/>
    <w:rsid w:val="009547D2"/>
    <w:rsid w:val="00955AD6"/>
    <w:rsid w:val="00957D30"/>
    <w:rsid w:val="00960F1F"/>
    <w:rsid w:val="0097163C"/>
    <w:rsid w:val="00977FE0"/>
    <w:rsid w:val="00981FBA"/>
    <w:rsid w:val="00987607"/>
    <w:rsid w:val="00987A04"/>
    <w:rsid w:val="00991776"/>
    <w:rsid w:val="00996257"/>
    <w:rsid w:val="009A5FEB"/>
    <w:rsid w:val="009A6B81"/>
    <w:rsid w:val="009B2B04"/>
    <w:rsid w:val="009B4069"/>
    <w:rsid w:val="009B41DC"/>
    <w:rsid w:val="009B7701"/>
    <w:rsid w:val="009C2FD9"/>
    <w:rsid w:val="009C5B2C"/>
    <w:rsid w:val="009E19DF"/>
    <w:rsid w:val="009E29D5"/>
    <w:rsid w:val="009F074E"/>
    <w:rsid w:val="009F2230"/>
    <w:rsid w:val="009F2F14"/>
    <w:rsid w:val="00A00906"/>
    <w:rsid w:val="00A03B5B"/>
    <w:rsid w:val="00A06E25"/>
    <w:rsid w:val="00A148FC"/>
    <w:rsid w:val="00A23570"/>
    <w:rsid w:val="00A236B3"/>
    <w:rsid w:val="00A23B7B"/>
    <w:rsid w:val="00A27F8E"/>
    <w:rsid w:val="00A37DB6"/>
    <w:rsid w:val="00A41330"/>
    <w:rsid w:val="00A57046"/>
    <w:rsid w:val="00A75D06"/>
    <w:rsid w:val="00A7640D"/>
    <w:rsid w:val="00A771CB"/>
    <w:rsid w:val="00A81451"/>
    <w:rsid w:val="00A86FC7"/>
    <w:rsid w:val="00A87ED7"/>
    <w:rsid w:val="00A90EE9"/>
    <w:rsid w:val="00A91C87"/>
    <w:rsid w:val="00A97E84"/>
    <w:rsid w:val="00AA202D"/>
    <w:rsid w:val="00AA2DC1"/>
    <w:rsid w:val="00AB2FEE"/>
    <w:rsid w:val="00AB3588"/>
    <w:rsid w:val="00AB6BB7"/>
    <w:rsid w:val="00AC5F85"/>
    <w:rsid w:val="00AD0E93"/>
    <w:rsid w:val="00AD4F3E"/>
    <w:rsid w:val="00AD6369"/>
    <w:rsid w:val="00AE2D77"/>
    <w:rsid w:val="00AE4101"/>
    <w:rsid w:val="00AE6347"/>
    <w:rsid w:val="00AF1AF7"/>
    <w:rsid w:val="00AF2C32"/>
    <w:rsid w:val="00AF4090"/>
    <w:rsid w:val="00AF4369"/>
    <w:rsid w:val="00AF7D5D"/>
    <w:rsid w:val="00B029D1"/>
    <w:rsid w:val="00B03BB6"/>
    <w:rsid w:val="00B04AF8"/>
    <w:rsid w:val="00B06753"/>
    <w:rsid w:val="00B16019"/>
    <w:rsid w:val="00B2213E"/>
    <w:rsid w:val="00B26C78"/>
    <w:rsid w:val="00B3077D"/>
    <w:rsid w:val="00B32366"/>
    <w:rsid w:val="00B32608"/>
    <w:rsid w:val="00B3665A"/>
    <w:rsid w:val="00B40409"/>
    <w:rsid w:val="00B414AB"/>
    <w:rsid w:val="00B41D1E"/>
    <w:rsid w:val="00B4319A"/>
    <w:rsid w:val="00B44D39"/>
    <w:rsid w:val="00B463DE"/>
    <w:rsid w:val="00B46F95"/>
    <w:rsid w:val="00B53022"/>
    <w:rsid w:val="00B61625"/>
    <w:rsid w:val="00B77EFE"/>
    <w:rsid w:val="00B81DFE"/>
    <w:rsid w:val="00B83C1E"/>
    <w:rsid w:val="00B85896"/>
    <w:rsid w:val="00B90E51"/>
    <w:rsid w:val="00B92073"/>
    <w:rsid w:val="00B96F29"/>
    <w:rsid w:val="00BA19FF"/>
    <w:rsid w:val="00BB021C"/>
    <w:rsid w:val="00BB2D6E"/>
    <w:rsid w:val="00BB6163"/>
    <w:rsid w:val="00BC03D4"/>
    <w:rsid w:val="00BC5384"/>
    <w:rsid w:val="00BC5DB6"/>
    <w:rsid w:val="00BD5572"/>
    <w:rsid w:val="00BD62BF"/>
    <w:rsid w:val="00BD63B9"/>
    <w:rsid w:val="00BE0B8B"/>
    <w:rsid w:val="00BE1BCF"/>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7E74"/>
    <w:rsid w:val="00C42362"/>
    <w:rsid w:val="00C42758"/>
    <w:rsid w:val="00C44721"/>
    <w:rsid w:val="00C46AA2"/>
    <w:rsid w:val="00C53615"/>
    <w:rsid w:val="00C53723"/>
    <w:rsid w:val="00C56494"/>
    <w:rsid w:val="00C6269F"/>
    <w:rsid w:val="00C65270"/>
    <w:rsid w:val="00C757B9"/>
    <w:rsid w:val="00C803DA"/>
    <w:rsid w:val="00C91453"/>
    <w:rsid w:val="00C91761"/>
    <w:rsid w:val="00C95C07"/>
    <w:rsid w:val="00C96677"/>
    <w:rsid w:val="00C96F87"/>
    <w:rsid w:val="00CA0B7A"/>
    <w:rsid w:val="00CA43CD"/>
    <w:rsid w:val="00CA63DE"/>
    <w:rsid w:val="00CA7E2C"/>
    <w:rsid w:val="00CB4BC4"/>
    <w:rsid w:val="00CB510B"/>
    <w:rsid w:val="00CB57DD"/>
    <w:rsid w:val="00CB6998"/>
    <w:rsid w:val="00CB765D"/>
    <w:rsid w:val="00CC425C"/>
    <w:rsid w:val="00CD1819"/>
    <w:rsid w:val="00CD319C"/>
    <w:rsid w:val="00CD5715"/>
    <w:rsid w:val="00CE0F67"/>
    <w:rsid w:val="00CE3008"/>
    <w:rsid w:val="00CE3BBF"/>
    <w:rsid w:val="00CE4F88"/>
    <w:rsid w:val="00CF1C22"/>
    <w:rsid w:val="00CF44AB"/>
    <w:rsid w:val="00CF70BF"/>
    <w:rsid w:val="00D0013F"/>
    <w:rsid w:val="00D010C7"/>
    <w:rsid w:val="00D0205C"/>
    <w:rsid w:val="00D02C0E"/>
    <w:rsid w:val="00D04042"/>
    <w:rsid w:val="00D04546"/>
    <w:rsid w:val="00D11719"/>
    <w:rsid w:val="00D13417"/>
    <w:rsid w:val="00D20E9B"/>
    <w:rsid w:val="00D212E4"/>
    <w:rsid w:val="00D2400C"/>
    <w:rsid w:val="00D261B0"/>
    <w:rsid w:val="00D2710C"/>
    <w:rsid w:val="00D32B79"/>
    <w:rsid w:val="00D410BB"/>
    <w:rsid w:val="00D42E53"/>
    <w:rsid w:val="00D44203"/>
    <w:rsid w:val="00D44A6B"/>
    <w:rsid w:val="00D5561E"/>
    <w:rsid w:val="00D610D7"/>
    <w:rsid w:val="00D71198"/>
    <w:rsid w:val="00D7585D"/>
    <w:rsid w:val="00D77097"/>
    <w:rsid w:val="00D77622"/>
    <w:rsid w:val="00D77F81"/>
    <w:rsid w:val="00D818D1"/>
    <w:rsid w:val="00D850B4"/>
    <w:rsid w:val="00D93EC7"/>
    <w:rsid w:val="00D96767"/>
    <w:rsid w:val="00D96D38"/>
    <w:rsid w:val="00D97E09"/>
    <w:rsid w:val="00DA551D"/>
    <w:rsid w:val="00DB0E70"/>
    <w:rsid w:val="00DC5287"/>
    <w:rsid w:val="00DC6E23"/>
    <w:rsid w:val="00DD162B"/>
    <w:rsid w:val="00DE30EE"/>
    <w:rsid w:val="00DE4665"/>
    <w:rsid w:val="00DE4815"/>
    <w:rsid w:val="00DF4836"/>
    <w:rsid w:val="00DF5AA0"/>
    <w:rsid w:val="00E01BE4"/>
    <w:rsid w:val="00E0371E"/>
    <w:rsid w:val="00E04ED8"/>
    <w:rsid w:val="00E077B2"/>
    <w:rsid w:val="00E10F5D"/>
    <w:rsid w:val="00E110E0"/>
    <w:rsid w:val="00E111B4"/>
    <w:rsid w:val="00E139C3"/>
    <w:rsid w:val="00E141A9"/>
    <w:rsid w:val="00E15E07"/>
    <w:rsid w:val="00E22B34"/>
    <w:rsid w:val="00E236BA"/>
    <w:rsid w:val="00E245CF"/>
    <w:rsid w:val="00E24795"/>
    <w:rsid w:val="00E2737D"/>
    <w:rsid w:val="00E324D8"/>
    <w:rsid w:val="00E37FE6"/>
    <w:rsid w:val="00E43AA4"/>
    <w:rsid w:val="00E45603"/>
    <w:rsid w:val="00E53631"/>
    <w:rsid w:val="00E571E8"/>
    <w:rsid w:val="00E57FEC"/>
    <w:rsid w:val="00E62307"/>
    <w:rsid w:val="00E623E6"/>
    <w:rsid w:val="00E6271C"/>
    <w:rsid w:val="00E627DD"/>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14AEC"/>
    <w:rsid w:val="00F22978"/>
    <w:rsid w:val="00F26803"/>
    <w:rsid w:val="00F27181"/>
    <w:rsid w:val="00F30BDF"/>
    <w:rsid w:val="00F33DA4"/>
    <w:rsid w:val="00F37766"/>
    <w:rsid w:val="00F4000F"/>
    <w:rsid w:val="00F42448"/>
    <w:rsid w:val="00F4345B"/>
    <w:rsid w:val="00F438AD"/>
    <w:rsid w:val="00F44531"/>
    <w:rsid w:val="00F44AF9"/>
    <w:rsid w:val="00F45088"/>
    <w:rsid w:val="00F504C3"/>
    <w:rsid w:val="00F60A1E"/>
    <w:rsid w:val="00F63DD6"/>
    <w:rsid w:val="00F66225"/>
    <w:rsid w:val="00F71F32"/>
    <w:rsid w:val="00F721F8"/>
    <w:rsid w:val="00F723F5"/>
    <w:rsid w:val="00F80E7C"/>
    <w:rsid w:val="00F823B3"/>
    <w:rsid w:val="00F839F7"/>
    <w:rsid w:val="00F86312"/>
    <w:rsid w:val="00F91426"/>
    <w:rsid w:val="00F91CED"/>
    <w:rsid w:val="00F93646"/>
    <w:rsid w:val="00F93B38"/>
    <w:rsid w:val="00F95FF7"/>
    <w:rsid w:val="00FA6E44"/>
    <w:rsid w:val="00FA6EE9"/>
    <w:rsid w:val="00FB198D"/>
    <w:rsid w:val="00FC1E8B"/>
    <w:rsid w:val="00FC3B36"/>
    <w:rsid w:val="00FC5C24"/>
    <w:rsid w:val="00FC67BB"/>
    <w:rsid w:val="00FC6CD3"/>
    <w:rsid w:val="00FC7911"/>
    <w:rsid w:val="00FC7D9B"/>
    <w:rsid w:val="00FD2D2C"/>
    <w:rsid w:val="00FD53CC"/>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2DA"/>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166E2E"/>
    <w:pPr>
      <w:keepNext/>
      <w:keepLines/>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E2E"/>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17BA0"/>
    <w:pPr>
      <w:pBdr>
        <w:top w:val="single" w:sz="4" w:space="4" w:color="4A66AC" w:themeColor="accent1"/>
        <w:bottom w:val="single" w:sz="4" w:space="4" w:color="4A66AC" w:themeColor="accent1"/>
      </w:pBdr>
      <w:spacing w:before="360" w:after="28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17BA0"/>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pageBreakBefore/>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EE0C0D"/>
    <w:pPr>
      <w:spacing w:before="120" w:after="120" w:line="36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EE0C0D"/>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FA6EE9"/>
    <w:pPr>
      <w:spacing w:before="60" w:after="60"/>
      <w:ind w:left="1080" w:hanging="720"/>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EE0C0D"/>
    <w:pPr>
      <w:numPr>
        <w:numId w:val="25"/>
      </w:numPr>
      <w:adjustRightInd/>
      <w:snapToGrid/>
    </w:pPr>
    <w:rPr>
      <w:lang w:eastAsia="ja-JP"/>
    </w:rPr>
  </w:style>
  <w:style w:type="paragraph" w:styleId="ListBullet2">
    <w:name w:val="List Bullet 2"/>
    <w:basedOn w:val="ListBullet"/>
    <w:uiPriority w:val="99"/>
    <w:unhideWhenUsed/>
    <w:rsid w:val="00916FE7"/>
    <w:pPr>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885947"/>
    <w:pPr>
      <w:numPr>
        <w:numId w:val="6"/>
      </w:numPr>
      <w:ind w:left="360"/>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heading">
    <w:name w:val="heading"/>
    <w:basedOn w:val="DefaultParagraphFont"/>
    <w:rsid w:val="00D04042"/>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77275966">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18939274">
      <w:bodyDiv w:val="1"/>
      <w:marLeft w:val="0"/>
      <w:marRight w:val="0"/>
      <w:marTop w:val="0"/>
      <w:marBottom w:val="0"/>
      <w:divBdr>
        <w:top w:val="none" w:sz="0" w:space="0" w:color="auto"/>
        <w:left w:val="none" w:sz="0" w:space="0" w:color="auto"/>
        <w:bottom w:val="none" w:sz="0" w:space="0" w:color="auto"/>
        <w:right w:val="none" w:sz="0" w:space="0" w:color="auto"/>
      </w:divBdr>
      <w:divsChild>
        <w:div w:id="1557546471">
          <w:marLeft w:val="0"/>
          <w:marRight w:val="0"/>
          <w:marTop w:val="0"/>
          <w:marBottom w:val="0"/>
          <w:divBdr>
            <w:top w:val="none" w:sz="0" w:space="0" w:color="auto"/>
            <w:left w:val="none" w:sz="0" w:space="0" w:color="auto"/>
            <w:bottom w:val="none" w:sz="0" w:space="0" w:color="auto"/>
            <w:right w:val="none" w:sz="0" w:space="0" w:color="auto"/>
          </w:divBdr>
          <w:divsChild>
            <w:div w:id="606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39" Type="http://schemas.openxmlformats.org/officeDocument/2006/relationships/comments" Target="comments.xml"/><Relationship Id="rId21" Type="http://schemas.openxmlformats.org/officeDocument/2006/relationships/hyperlink" Target="https://datasetsearch.research.google.com/" TargetMode="External"/><Relationship Id="rId34" Type="http://schemas.microsoft.com/office/2007/relationships/diagramDrawing" Target="diagrams/drawing3.xm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QuickStyle" Target="diagrams/quickStyle3.xml"/><Relationship Id="rId37" Type="http://schemas.openxmlformats.org/officeDocument/2006/relationships/image" Target="media/image4.png"/><Relationship Id="rId40" Type="http://schemas.microsoft.com/office/2011/relationships/commentsExtended" Target="commentsExtended.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Layout" Target="diagrams/layout3.xm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Data" Target="diagrams/data3.xml"/><Relationship Id="rId35" Type="http://schemas.openxmlformats.org/officeDocument/2006/relationships/image" Target="media/image2.png"/><Relationship Id="rId43" Type="http://schemas.openxmlformats.org/officeDocument/2006/relationships/fontTable" Target="fontTable.xml"/><Relationship Id="rId8" Type="http://schemas.openxmlformats.org/officeDocument/2006/relationships/hyperlink" Target="mailto:chenn15@wgu.edu" TargetMode="Externa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openxmlformats.org/officeDocument/2006/relationships/diagramColors" Target="diagrams/colors3.xml"/><Relationship Id="rId38" Type="http://schemas.openxmlformats.org/officeDocument/2006/relationships/image" Target="media/image5.png"/><Relationship Id="rId20" Type="http://schemas.openxmlformats.org/officeDocument/2006/relationships/hyperlink" Target="https://scholar.google.com/" TargetMode="External"/><Relationship Id="rId41"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209620"/>
        <a:ext cx="1101857" cy="645059"/>
      </dsp:txXfrm>
    </dsp:sp>
    <dsp:sp modelId="{DEEDBD0C-B109-294D-BBAD-93590E111C9C}">
      <dsp:nvSpPr>
        <dsp:cNvPr id="0" name=""/>
        <dsp:cNvSpPr/>
      </dsp:nvSpPr>
      <dsp:spPr>
        <a:xfrm>
          <a:off x="1258806"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447186"/>
        <a:ext cx="169472" cy="169928"/>
      </dsp:txXfrm>
    </dsp:sp>
    <dsp:sp modelId="{89CE36F4-D3BB-C347-8D21-FDE431F308FA}">
      <dsp:nvSpPr>
        <dsp:cNvPr id="0" name=""/>
        <dsp:cNvSpPr/>
      </dsp:nvSpPr>
      <dsp:spPr>
        <a:xfrm>
          <a:off x="1601405"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209620"/>
        <a:ext cx="1101857" cy="645059"/>
      </dsp:txXfrm>
    </dsp:sp>
    <dsp:sp modelId="{ED32BBCF-93A6-0344-9ACC-5EC8D13F2E36}">
      <dsp:nvSpPr>
        <dsp:cNvPr id="0" name=""/>
        <dsp:cNvSpPr/>
      </dsp:nvSpPr>
      <dsp:spPr>
        <a:xfrm>
          <a:off x="2857600"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447186"/>
        <a:ext cx="169472" cy="169928"/>
      </dsp:txXfrm>
    </dsp:sp>
    <dsp:sp modelId="{648CF2CE-AB16-8846-B780-C0C53AD165BF}">
      <dsp:nvSpPr>
        <dsp:cNvPr id="0" name=""/>
        <dsp:cNvSpPr/>
      </dsp:nvSpPr>
      <dsp:spPr>
        <a:xfrm>
          <a:off x="3200199"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209620"/>
        <a:ext cx="1101857" cy="645059"/>
      </dsp:txXfrm>
    </dsp:sp>
    <dsp:sp modelId="{E042F0C7-74C8-6946-907E-E44B980FF6EC}">
      <dsp:nvSpPr>
        <dsp:cNvPr id="0" name=""/>
        <dsp:cNvSpPr/>
      </dsp:nvSpPr>
      <dsp:spPr>
        <a:xfrm>
          <a:off x="4456394"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447186"/>
        <a:ext cx="169472" cy="169928"/>
      </dsp:txXfrm>
    </dsp:sp>
    <dsp:sp modelId="{926FAACF-91E1-C24D-97BB-3F330EBA373E}">
      <dsp:nvSpPr>
        <dsp:cNvPr id="0" name=""/>
        <dsp:cNvSpPr/>
      </dsp:nvSpPr>
      <dsp:spPr>
        <a:xfrm>
          <a:off x="4798992"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209620"/>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98128" y="938289"/>
          <a:ext cx="743743" cy="7437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Optimize Model</a:t>
          </a:r>
        </a:p>
      </dsp:txBody>
      <dsp:txXfrm>
        <a:off x="1007047" y="1047208"/>
        <a:ext cx="525905" cy="525905"/>
      </dsp:txXfrm>
    </dsp:sp>
    <dsp:sp modelId="{CA0BB3D0-7DED-B140-87A8-85330919CDAD}">
      <dsp:nvSpPr>
        <dsp:cNvPr id="0" name=""/>
        <dsp:cNvSpPr/>
      </dsp:nvSpPr>
      <dsp:spPr>
        <a:xfrm rot="12900000">
          <a:off x="37291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75599"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92154" y="455132"/>
        <a:ext cx="673446" cy="532135"/>
      </dsp:txXfrm>
    </dsp:sp>
    <dsp:sp modelId="{6833D080-B7B5-9246-BFF8-63321F47277B}">
      <dsp:nvSpPr>
        <dsp:cNvPr id="0" name=""/>
        <dsp:cNvSpPr/>
      </dsp:nvSpPr>
      <dsp:spPr>
        <a:xfrm rot="16200000">
          <a:off x="960536" y="486819"/>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916721" y="71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933276" y="17272"/>
        <a:ext cx="673446" cy="532135"/>
      </dsp:txXfrm>
    </dsp:sp>
    <dsp:sp modelId="{A13ED41B-67D9-4649-8D05-A93662FE631B}">
      <dsp:nvSpPr>
        <dsp:cNvPr id="0" name=""/>
        <dsp:cNvSpPr/>
      </dsp:nvSpPr>
      <dsp:spPr>
        <a:xfrm rot="19500000">
          <a:off x="154816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57844"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74399" y="455132"/>
        <a:ext cx="673446" cy="5321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D88D50A2-C4AA-EA4D-AE7B-684F654A7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658</TotalTime>
  <Pages>39</Pages>
  <Words>10528</Words>
  <Characters>69275</Characters>
  <Application>Microsoft Office Word</Application>
  <DocSecurity>0</DocSecurity>
  <Lines>1979</Lines>
  <Paragraphs>1156</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786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15</cp:revision>
  <dcterms:created xsi:type="dcterms:W3CDTF">2020-03-02T21:10:00Z</dcterms:created>
  <dcterms:modified xsi:type="dcterms:W3CDTF">2020-03-08T19: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